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A1F2CF" w14:textId="77777777" w:rsidR="0010643A" w:rsidRDefault="0010643A" w:rsidP="00CA22C7">
      <w:pPr>
        <w:rPr>
          <w:b/>
          <w:bCs/>
          <w:color w:val="000000" w:themeColor="text1"/>
          <w:sz w:val="26"/>
          <w:szCs w:val="26"/>
        </w:rPr>
      </w:pPr>
      <w:r w:rsidRPr="00971F35">
        <w:rPr>
          <w:b/>
          <w:bCs/>
          <w:color w:val="000000" w:themeColor="text1"/>
          <w:sz w:val="26"/>
          <w:szCs w:val="26"/>
        </w:rPr>
        <w:t>Supplementary material</w:t>
      </w:r>
    </w:p>
    <w:p w14:paraId="78ECEA27" w14:textId="193F28C8" w:rsidR="0010643A" w:rsidRDefault="00011DF2" w:rsidP="0010643A">
      <w:pPr>
        <w:rPr>
          <w:bCs/>
          <w:color w:val="000000" w:themeColor="text1"/>
          <w:sz w:val="26"/>
          <w:szCs w:val="26"/>
        </w:rPr>
      </w:pPr>
      <w:r>
        <w:rPr>
          <w:b/>
          <w:bCs/>
          <w:color w:val="000000" w:themeColor="text1"/>
          <w:sz w:val="26"/>
          <w:szCs w:val="26"/>
        </w:rPr>
        <w:t>Appendix 2</w:t>
      </w:r>
      <w:bookmarkStart w:id="0" w:name="_GoBack"/>
      <w:bookmarkEnd w:id="0"/>
      <w:r w:rsidR="0010643A">
        <w:rPr>
          <w:b/>
          <w:bCs/>
          <w:color w:val="000000" w:themeColor="text1"/>
          <w:sz w:val="26"/>
          <w:szCs w:val="26"/>
        </w:rPr>
        <w:t xml:space="preserve">: </w:t>
      </w:r>
      <w:r w:rsidR="0010643A" w:rsidRPr="00971F35">
        <w:rPr>
          <w:bCs/>
          <w:color w:val="000000" w:themeColor="text1"/>
          <w:sz w:val="26"/>
          <w:szCs w:val="26"/>
        </w:rPr>
        <w:t>A non-exhaustive set of tools and approaches that can be used in transdisciplinary co-production for connecting pollution science to society, decision- and policy-makers.</w:t>
      </w:r>
    </w:p>
    <w:tbl>
      <w:tblPr>
        <w:tblW w:w="14748" w:type="dxa"/>
        <w:tblInd w:w="-431" w:type="dxa"/>
        <w:tblLayout w:type="fixed"/>
        <w:tblLook w:val="04A0" w:firstRow="1" w:lastRow="0" w:firstColumn="1" w:lastColumn="0" w:noHBand="0" w:noVBand="1"/>
      </w:tblPr>
      <w:tblGrid>
        <w:gridCol w:w="1986"/>
        <w:gridCol w:w="8510"/>
        <w:gridCol w:w="4252"/>
      </w:tblGrid>
      <w:tr w:rsidR="00F557DE" w:rsidRPr="009E18AB" w14:paraId="22FC120E" w14:textId="77777777" w:rsidTr="00DA2A4F">
        <w:trPr>
          <w:trHeight w:val="340"/>
        </w:trPr>
        <w:tc>
          <w:tcPr>
            <w:tcW w:w="1986" w:type="dxa"/>
            <w:tcBorders>
              <w:top w:val="single" w:sz="4" w:space="0" w:color="auto"/>
              <w:bottom w:val="single" w:sz="4" w:space="0" w:color="auto"/>
            </w:tcBorders>
            <w:shd w:val="clear" w:color="auto" w:fill="auto"/>
            <w:hideMark/>
          </w:tcPr>
          <w:p w14:paraId="096AEC02" w14:textId="16C59F9A" w:rsidR="00F557DE" w:rsidRPr="00FD2ED0" w:rsidRDefault="00F557DE" w:rsidP="00DA2A4F">
            <w:pPr>
              <w:spacing w:line="240" w:lineRule="auto"/>
              <w:jc w:val="left"/>
              <w:rPr>
                <w:b/>
                <w:bCs/>
                <w:color w:val="000000"/>
                <w:sz w:val="18"/>
                <w:szCs w:val="18"/>
              </w:rPr>
            </w:pPr>
            <w:r w:rsidRPr="00FD2ED0">
              <w:rPr>
                <w:b/>
                <w:bCs/>
                <w:color w:val="000000"/>
                <w:sz w:val="18"/>
                <w:szCs w:val="18"/>
              </w:rPr>
              <w:t>Scope (covering specific user need)</w:t>
            </w:r>
          </w:p>
        </w:tc>
        <w:tc>
          <w:tcPr>
            <w:tcW w:w="8510" w:type="dxa"/>
            <w:tcBorders>
              <w:top w:val="single" w:sz="4" w:space="0" w:color="auto"/>
              <w:bottom w:val="single" w:sz="4" w:space="0" w:color="auto"/>
            </w:tcBorders>
            <w:shd w:val="clear" w:color="auto" w:fill="auto"/>
            <w:hideMark/>
          </w:tcPr>
          <w:p w14:paraId="178E76CA" w14:textId="77777777" w:rsidR="0010643A" w:rsidRPr="00FD2ED0" w:rsidRDefault="00F557DE" w:rsidP="0010643A">
            <w:pPr>
              <w:spacing w:line="240" w:lineRule="auto"/>
              <w:rPr>
                <w:b/>
                <w:bCs/>
                <w:color w:val="000000"/>
                <w:sz w:val="18"/>
                <w:szCs w:val="18"/>
                <w:vertAlign w:val="superscript"/>
              </w:rPr>
            </w:pPr>
            <w:r w:rsidRPr="00FD2ED0">
              <w:rPr>
                <w:b/>
                <w:bCs/>
                <w:color w:val="000000"/>
                <w:sz w:val="18"/>
                <w:szCs w:val="18"/>
              </w:rPr>
              <w:t>Tool, approaches and main use: diagnosis (D)</w:t>
            </w:r>
            <w:r w:rsidR="0010643A" w:rsidRPr="00FD2ED0">
              <w:rPr>
                <w:b/>
                <w:bCs/>
                <w:color w:val="000000"/>
                <w:sz w:val="18"/>
                <w:szCs w:val="18"/>
              </w:rPr>
              <w:t xml:space="preserve"> </w:t>
            </w:r>
            <w:r w:rsidR="0010643A" w:rsidRPr="00FD2ED0">
              <w:rPr>
                <w:b/>
                <w:bCs/>
                <w:color w:val="000000"/>
                <w:sz w:val="18"/>
                <w:szCs w:val="18"/>
                <w:vertAlign w:val="superscript"/>
              </w:rPr>
              <w:t>1</w:t>
            </w:r>
            <w:r w:rsidRPr="00FD2ED0">
              <w:rPr>
                <w:b/>
                <w:bCs/>
                <w:color w:val="000000"/>
                <w:sz w:val="18"/>
                <w:szCs w:val="18"/>
              </w:rPr>
              <w:t>; transfer (T)</w:t>
            </w:r>
            <w:r w:rsidR="0010643A" w:rsidRPr="00FD2ED0">
              <w:rPr>
                <w:b/>
                <w:bCs/>
                <w:color w:val="000000"/>
                <w:sz w:val="18"/>
                <w:szCs w:val="18"/>
              </w:rPr>
              <w:t xml:space="preserve"> </w:t>
            </w:r>
            <w:r w:rsidR="0010643A" w:rsidRPr="00FD2ED0">
              <w:rPr>
                <w:b/>
                <w:bCs/>
                <w:color w:val="000000"/>
                <w:sz w:val="18"/>
                <w:szCs w:val="18"/>
                <w:vertAlign w:val="superscript"/>
              </w:rPr>
              <w:t>2</w:t>
            </w:r>
            <w:r w:rsidRPr="00FD2ED0">
              <w:rPr>
                <w:b/>
                <w:bCs/>
                <w:color w:val="000000"/>
                <w:sz w:val="18"/>
                <w:szCs w:val="18"/>
              </w:rPr>
              <w:t>; services (S)</w:t>
            </w:r>
            <w:r w:rsidR="0010643A" w:rsidRPr="00FD2ED0">
              <w:rPr>
                <w:b/>
                <w:bCs/>
                <w:color w:val="000000"/>
                <w:sz w:val="18"/>
                <w:szCs w:val="18"/>
              </w:rPr>
              <w:t xml:space="preserve"> </w:t>
            </w:r>
            <w:r w:rsidR="0010643A" w:rsidRPr="00FD2ED0">
              <w:rPr>
                <w:b/>
                <w:bCs/>
                <w:color w:val="000000"/>
                <w:sz w:val="18"/>
                <w:szCs w:val="18"/>
                <w:vertAlign w:val="superscript"/>
              </w:rPr>
              <w:t xml:space="preserve">3 </w:t>
            </w:r>
          </w:p>
          <w:p w14:paraId="65ECC232" w14:textId="6A7F4385" w:rsidR="00F557DE" w:rsidRPr="00FD2ED0" w:rsidRDefault="0010643A" w:rsidP="0010643A">
            <w:pPr>
              <w:spacing w:line="240" w:lineRule="auto"/>
              <w:rPr>
                <w:b/>
                <w:bCs/>
                <w:color w:val="000000"/>
                <w:sz w:val="18"/>
                <w:szCs w:val="18"/>
                <w:vertAlign w:val="subscript"/>
              </w:rPr>
            </w:pPr>
            <w:r w:rsidRPr="00FD2ED0">
              <w:rPr>
                <w:b/>
                <w:bCs/>
                <w:color w:val="000000"/>
                <w:sz w:val="18"/>
                <w:szCs w:val="18"/>
              </w:rPr>
              <w:t>(for definitions see underneath table)</w:t>
            </w:r>
          </w:p>
        </w:tc>
        <w:tc>
          <w:tcPr>
            <w:tcW w:w="4252" w:type="dxa"/>
            <w:tcBorders>
              <w:top w:val="single" w:sz="4" w:space="0" w:color="auto"/>
              <w:bottom w:val="single" w:sz="4" w:space="0" w:color="auto"/>
            </w:tcBorders>
            <w:shd w:val="clear" w:color="auto" w:fill="auto"/>
            <w:hideMark/>
          </w:tcPr>
          <w:p w14:paraId="5D8A98D6" w14:textId="3A53C80B" w:rsidR="00F557DE" w:rsidRPr="00FD2ED0" w:rsidRDefault="00F557DE" w:rsidP="00DA2A4F">
            <w:pPr>
              <w:spacing w:line="240" w:lineRule="auto"/>
              <w:rPr>
                <w:b/>
                <w:bCs/>
                <w:color w:val="000000"/>
                <w:sz w:val="18"/>
                <w:szCs w:val="18"/>
              </w:rPr>
            </w:pPr>
            <w:r w:rsidRPr="00FD2ED0">
              <w:rPr>
                <w:b/>
                <w:bCs/>
                <w:color w:val="000000"/>
                <w:sz w:val="18"/>
                <w:szCs w:val="18"/>
              </w:rPr>
              <w:t>References</w:t>
            </w:r>
          </w:p>
        </w:tc>
      </w:tr>
      <w:tr w:rsidR="00F557DE" w:rsidRPr="009E18AB" w14:paraId="5BA9C05D" w14:textId="77777777" w:rsidTr="00DA2A4F">
        <w:trPr>
          <w:trHeight w:val="695"/>
        </w:trPr>
        <w:tc>
          <w:tcPr>
            <w:tcW w:w="1986" w:type="dxa"/>
            <w:vMerge w:val="restart"/>
            <w:tcBorders>
              <w:top w:val="single" w:sz="4" w:space="0" w:color="auto"/>
            </w:tcBorders>
            <w:shd w:val="clear" w:color="auto" w:fill="auto"/>
            <w:hideMark/>
          </w:tcPr>
          <w:p w14:paraId="530949A9" w14:textId="77777777" w:rsidR="00F557DE" w:rsidRPr="00FD2ED0" w:rsidRDefault="00F557DE" w:rsidP="00DA2A4F">
            <w:pPr>
              <w:spacing w:line="240" w:lineRule="auto"/>
              <w:jc w:val="left"/>
              <w:rPr>
                <w:b/>
                <w:bCs/>
                <w:color w:val="000000"/>
                <w:sz w:val="18"/>
                <w:szCs w:val="18"/>
              </w:rPr>
            </w:pPr>
            <w:r w:rsidRPr="00FD2ED0">
              <w:rPr>
                <w:b/>
                <w:bCs/>
                <w:color w:val="000000"/>
                <w:sz w:val="18"/>
                <w:szCs w:val="18"/>
              </w:rPr>
              <w:t xml:space="preserve">Identify the impact of coastal and marine pollution on the multiple-sectors within and users of the large social-ecological systems </w:t>
            </w:r>
          </w:p>
        </w:tc>
        <w:tc>
          <w:tcPr>
            <w:tcW w:w="8510" w:type="dxa"/>
            <w:tcBorders>
              <w:top w:val="single" w:sz="4" w:space="0" w:color="auto"/>
            </w:tcBorders>
            <w:shd w:val="clear" w:color="auto" w:fill="auto"/>
            <w:hideMark/>
          </w:tcPr>
          <w:p w14:paraId="265BB5AF" w14:textId="51010102" w:rsidR="00F557DE" w:rsidRPr="00FD2ED0" w:rsidRDefault="00F557DE" w:rsidP="00DA2A4F">
            <w:pPr>
              <w:spacing w:line="240" w:lineRule="auto"/>
              <w:rPr>
                <w:b/>
                <w:bCs/>
                <w:color w:val="000000"/>
                <w:sz w:val="18"/>
                <w:szCs w:val="18"/>
              </w:rPr>
            </w:pPr>
            <w:r w:rsidRPr="00FD2ED0">
              <w:rPr>
                <w:b/>
                <w:bCs/>
                <w:color w:val="000000"/>
                <w:sz w:val="18"/>
                <w:szCs w:val="18"/>
              </w:rPr>
              <w:t xml:space="preserve">Stakeholder mapping (D and T). </w:t>
            </w:r>
            <w:r w:rsidRPr="00FD2ED0">
              <w:rPr>
                <w:color w:val="000000"/>
                <w:sz w:val="18"/>
                <w:szCs w:val="18"/>
              </w:rPr>
              <w:t>Stakeholder analysis is a way to identify a project’s key stakeholders, assess their interests and needs, and clarify how these may affect the project’s viability. From this analysis, project managers can make plans for how these social and institutional aspects will be addressed.</w:t>
            </w:r>
          </w:p>
        </w:tc>
        <w:tc>
          <w:tcPr>
            <w:tcW w:w="4252" w:type="dxa"/>
            <w:tcBorders>
              <w:top w:val="single" w:sz="4" w:space="0" w:color="auto"/>
            </w:tcBorders>
            <w:shd w:val="clear" w:color="auto" w:fill="auto"/>
            <w:hideMark/>
          </w:tcPr>
          <w:p w14:paraId="0861001A" w14:textId="324EB94F" w:rsidR="00F557DE" w:rsidRPr="00FD2ED0" w:rsidRDefault="00F557DE" w:rsidP="00AD70F5">
            <w:pPr>
              <w:spacing w:line="240" w:lineRule="auto"/>
              <w:rPr>
                <w:color w:val="000000"/>
                <w:sz w:val="18"/>
                <w:szCs w:val="18"/>
              </w:rPr>
            </w:pPr>
            <w:r w:rsidRPr="00FD2ED0">
              <w:rPr>
                <w:color w:val="000000"/>
                <w:sz w:val="18"/>
                <w:szCs w:val="18"/>
              </w:rPr>
              <w:fldChar w:fldCharType="begin">
                <w:fldData xml:space="preserve">PEVuZE5vdGU+PENpdGU+PEF1dGhvcj5BcmdlbnQ8L0F1dGhvcj48WWVhcj4yMDA2PC9ZZWFyPjxS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</w:fldData>
              </w:fldChar>
            </w:r>
            <w:r w:rsidR="00AD70F5" w:rsidRPr="00FD2ED0">
              <w:rPr>
                <w:color w:val="000000"/>
                <w:sz w:val="18"/>
                <w:szCs w:val="18"/>
              </w:rPr>
              <w:instrText xml:space="preserve"> ADDIN EN.CITE </w:instrText>
            </w:r>
            <w:r w:rsidR="00AD70F5" w:rsidRPr="00FD2ED0">
              <w:rPr>
                <w:color w:val="000000"/>
                <w:sz w:val="18"/>
                <w:szCs w:val="18"/>
              </w:rPr>
              <w:fldChar w:fldCharType="begin">
                <w:fldData xml:space="preserve">PEVuZE5vdGU+PENpdGU+PEF1dGhvcj5BcmdlbnQ8L0F1dGhvcj48WWVhcj4yMDA2PC9ZZWFyPjxS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</w:fldData>
              </w:fldChar>
            </w:r>
            <w:r w:rsidR="00AD70F5" w:rsidRPr="00FD2ED0">
              <w:rPr>
                <w:color w:val="000000"/>
                <w:sz w:val="18"/>
                <w:szCs w:val="18"/>
              </w:rPr>
              <w:instrText xml:space="preserve"> ADDIN EN.CITE.DATA </w:instrText>
            </w:r>
            <w:r w:rsidR="00AD70F5" w:rsidRPr="00FD2ED0">
              <w:rPr>
                <w:color w:val="000000"/>
                <w:sz w:val="18"/>
                <w:szCs w:val="18"/>
              </w:rPr>
            </w:r>
            <w:r w:rsidR="00AD70F5" w:rsidRPr="00FD2ED0">
              <w:rPr>
                <w:color w:val="000000"/>
                <w:sz w:val="18"/>
                <w:szCs w:val="18"/>
              </w:rPr>
              <w:fldChar w:fldCharType="end"/>
            </w:r>
            <w:r w:rsidRPr="00FD2ED0">
              <w:rPr>
                <w:color w:val="000000"/>
                <w:sz w:val="18"/>
                <w:szCs w:val="18"/>
              </w:rPr>
            </w:r>
            <w:r w:rsidRPr="00FD2ED0">
              <w:rPr>
                <w:color w:val="000000"/>
                <w:sz w:val="18"/>
                <w:szCs w:val="18"/>
              </w:rPr>
              <w:fldChar w:fldCharType="separate"/>
            </w:r>
            <w:r w:rsidR="00AD70F5" w:rsidRPr="00FD2ED0">
              <w:rPr>
                <w:noProof/>
                <w:color w:val="000000"/>
                <w:sz w:val="18"/>
                <w:szCs w:val="18"/>
              </w:rPr>
              <w:t>(Antunes, Santos, &amp; Videira, 2006; Argent et al., 2006; Gray et al., 2018; Moore, Brown, Kobryn, &amp; Strickland-Munro, 2017; Videira, Antunes, &amp; Santos, 2009; Voinov &amp; Bousquet, 2010; Williams et al., 2020)</w:t>
            </w:r>
            <w:r w:rsidRPr="00FD2ED0">
              <w:rPr>
                <w:color w:val="000000"/>
                <w:sz w:val="18"/>
                <w:szCs w:val="18"/>
              </w:rPr>
              <w:fldChar w:fldCharType="end"/>
            </w:r>
          </w:p>
        </w:tc>
      </w:tr>
      <w:tr w:rsidR="00F557DE" w:rsidRPr="009E18AB" w14:paraId="55A3C146" w14:textId="77777777" w:rsidTr="00DA2A4F">
        <w:trPr>
          <w:trHeight w:val="620"/>
        </w:trPr>
        <w:tc>
          <w:tcPr>
            <w:tcW w:w="1986" w:type="dxa"/>
            <w:vMerge/>
            <w:shd w:val="clear" w:color="auto" w:fill="auto"/>
            <w:vAlign w:val="center"/>
            <w:hideMark/>
          </w:tcPr>
          <w:p w14:paraId="1A4C0C40" w14:textId="77777777" w:rsidR="00F557DE" w:rsidRPr="00FD2ED0" w:rsidRDefault="00F557DE" w:rsidP="00DA2A4F">
            <w:pPr>
              <w:spacing w:line="240" w:lineRule="auto"/>
              <w:jc w:val="left"/>
              <w:rPr>
                <w:b/>
                <w:bCs/>
                <w:color w:val="000000"/>
                <w:sz w:val="18"/>
                <w:szCs w:val="18"/>
              </w:rPr>
            </w:pPr>
          </w:p>
        </w:tc>
        <w:tc>
          <w:tcPr>
            <w:tcW w:w="8510" w:type="dxa"/>
            <w:shd w:val="clear" w:color="auto" w:fill="auto"/>
            <w:hideMark/>
          </w:tcPr>
          <w:p w14:paraId="727EB735" w14:textId="1F90B293" w:rsidR="00F557DE" w:rsidRPr="00FD2ED0" w:rsidRDefault="00F557DE" w:rsidP="00DA2A4F">
            <w:pPr>
              <w:spacing w:line="240" w:lineRule="auto"/>
              <w:rPr>
                <w:b/>
                <w:bCs/>
                <w:color w:val="000000"/>
                <w:sz w:val="18"/>
                <w:szCs w:val="18"/>
              </w:rPr>
            </w:pPr>
            <w:r w:rsidRPr="00FD2ED0">
              <w:rPr>
                <w:b/>
                <w:bCs/>
                <w:color w:val="000000"/>
                <w:sz w:val="18"/>
                <w:szCs w:val="18"/>
              </w:rPr>
              <w:t xml:space="preserve">Climate projection and climate hazards (D and T). </w:t>
            </w:r>
            <w:r w:rsidRPr="00FD2ED0">
              <w:rPr>
                <w:color w:val="000000"/>
                <w:sz w:val="18"/>
                <w:szCs w:val="18"/>
              </w:rPr>
              <w:t xml:space="preserve"> Adaptation and risk management in response to the coastal hazards require improved deterministic and probabilistic predictions in the short-term as well as estimation of historical events and statistics and future projections</w:t>
            </w:r>
            <w:r w:rsidRPr="00FD2ED0">
              <w:rPr>
                <w:b/>
                <w:bCs/>
                <w:color w:val="000000"/>
                <w:sz w:val="18"/>
                <w:szCs w:val="18"/>
              </w:rPr>
              <w:t>.</w:t>
            </w:r>
          </w:p>
        </w:tc>
        <w:tc>
          <w:tcPr>
            <w:tcW w:w="4252" w:type="dxa"/>
            <w:shd w:val="clear" w:color="auto" w:fill="auto"/>
            <w:hideMark/>
          </w:tcPr>
          <w:p w14:paraId="7DD07995" w14:textId="1930A360" w:rsidR="00F557DE" w:rsidRPr="00FD2ED0" w:rsidRDefault="00F557DE" w:rsidP="00DA2A4F">
            <w:pPr>
              <w:spacing w:line="240" w:lineRule="auto"/>
              <w:rPr>
                <w:color w:val="000000"/>
                <w:sz w:val="18"/>
                <w:szCs w:val="18"/>
              </w:rPr>
            </w:pPr>
            <w:r w:rsidRPr="00FD2ED0">
              <w:rPr>
                <w:color w:val="000000"/>
                <w:sz w:val="18"/>
                <w:szCs w:val="18"/>
              </w:rPr>
              <w:fldChar w:fldCharType="begin"/>
            </w:r>
            <w:r w:rsidR="00CE7201" w:rsidRPr="00FD2ED0">
              <w:rPr>
                <w:color w:val="000000"/>
                <w:sz w:val="18"/>
                <w:szCs w:val="18"/>
              </w:rPr>
              <w:instrText xml:space="preserve"> ADDIN EN.CITE &lt;EndNote&gt;&lt;Cite&gt;&lt;Author&gt;Lawrence&lt;/Author&gt;&lt;Year&gt;2020&lt;/Year&gt;&lt;RecNum&gt;1227&lt;/RecNum&gt;&lt;DisplayText&gt;(Falconer et al., 2020; D. Lawrence, 2020)&lt;/DisplayText&gt;&lt;record&gt;&lt;rec-number&gt;1227&lt;/rec-number&gt;&lt;foreign-keys&gt;&lt;key app="EN" db-id="s0zwppv2ttesdoexx92vfstzr0wtswrtdaev" timestamp="1662477317" guid="dd970aae-11d4-4d92-b857-d969334f4f74"&gt;1227&lt;/key&gt;&lt;/foreign-keys&gt;&lt;ref-type name="Journal Article"&gt;17&lt;/ref-type&gt;&lt;contributors&gt;&lt;authors&gt;&lt;author&gt;Lawrence, Deborah&lt;/author&gt;&lt;/authors&gt;&lt;/contributors&gt;&lt;titles&gt;&lt;title&gt;Uncertainty introduced by flood frequency analysis in projections for changes in flood magnitudes under a future climate in Norway&lt;/title&gt;&lt;secondary-title&gt;Journal of Hydrology: Regional Studies&lt;/secondary-title&gt;&lt;/titles&gt;&lt;periodical&gt;&lt;full-title&gt;Journal of Hydrology: Regional Studies&lt;/full-title&gt;&lt;/periodical&gt;&lt;pages&gt;100675&lt;/pages&gt;&lt;volume&gt;28&lt;/volume&gt;&lt;dates&gt;&lt;year&gt;2020&lt;/year&gt;&lt;/dates&gt;&lt;isbn&gt;2214-5818&lt;/isbn&gt;&lt;urls&gt;&lt;/urls&gt;&lt;/record&gt;&lt;/Cite&gt;&lt;Cite&gt;&lt;Author&gt;Falconer&lt;/Author&gt;&lt;Year&gt;2020&lt;/Year&gt;&lt;RecNum&gt;649&lt;/RecNum&gt;&lt;record&gt;&lt;rec-number&gt;649&lt;/rec-number&gt;&lt;foreign-keys&gt;&lt;key app="EN" db-id="s0zwppv2ttesdoexx92vfstzr0wtswrtdaev" timestamp="1634767330" guid="6ca6e8ff-0577-4d6a-8496-919ca4b247e1"&gt;649&lt;/key&gt;&lt;/foreign-keys&gt;&lt;ref-type name="Journal Article"&gt;17&lt;/ref-type&gt;&lt;contributors&gt;&lt;authors&gt;&lt;author&gt;Falconer, Lynne&lt;/author&gt;&lt;author&gt;Hjøllo, Solfrid Sætre&lt;/author&gt;&lt;author&gt;Telfer, Trevor C.&lt;/author&gt;&lt;author&gt;McAdam, Bruce J.&lt;/author&gt;&lt;author&gt;Hermansen, Øystein&lt;/author&gt;&lt;author&gt;Ytteborg, Elisabeth&lt;/author&gt;&lt;/authors&gt;&lt;/contributors&gt;&lt;titles&gt;&lt;title&gt;The importance of calibrating climate change projections to local conditions at aquaculture sites&lt;/title&gt;&lt;secondary-title&gt;Aquaculture&lt;/secondary-title&gt;&lt;/titles&gt;&lt;periodical&gt;&lt;full-title&gt;Aquaculture&lt;/full-title&gt;&lt;/periodical&gt;&lt;volume&gt;514&lt;/volume&gt;&lt;section&gt;734487&lt;/section&gt;&lt;dates&gt;&lt;year&gt;2020&lt;/year&gt;&lt;/dates&gt;&lt;isbn&gt;00448486&lt;/isbn&gt;&lt;urls&gt;&lt;/urls&gt;&lt;electronic-resource-num&gt;10.1016/j.aquaculture.2019.734487&lt;/electronic-resource-num&gt;&lt;/record&gt;&lt;/Cite&gt;&lt;/EndNote&gt;</w:instrText>
            </w:r>
            <w:r w:rsidRPr="00FD2ED0">
              <w:rPr>
                <w:color w:val="000000"/>
                <w:sz w:val="18"/>
                <w:szCs w:val="18"/>
              </w:rPr>
              <w:fldChar w:fldCharType="separate"/>
            </w:r>
            <w:r w:rsidR="00CE7201" w:rsidRPr="00FD2ED0">
              <w:rPr>
                <w:noProof/>
                <w:color w:val="000000"/>
                <w:sz w:val="18"/>
                <w:szCs w:val="18"/>
              </w:rPr>
              <w:t>(Falconer et al., 2020; D. Lawrence, 2020)</w:t>
            </w:r>
            <w:r w:rsidRPr="00FD2ED0">
              <w:rPr>
                <w:color w:val="000000"/>
                <w:sz w:val="18"/>
                <w:szCs w:val="18"/>
              </w:rPr>
              <w:fldChar w:fldCharType="end"/>
            </w:r>
          </w:p>
        </w:tc>
      </w:tr>
      <w:tr w:rsidR="00F557DE" w:rsidRPr="009E18AB" w14:paraId="1CB10A31" w14:textId="77777777" w:rsidTr="00FD2ED0">
        <w:trPr>
          <w:trHeight w:hRule="exact" w:val="910"/>
        </w:trPr>
        <w:tc>
          <w:tcPr>
            <w:tcW w:w="1986" w:type="dxa"/>
            <w:vMerge/>
            <w:shd w:val="clear" w:color="auto" w:fill="auto"/>
            <w:vAlign w:val="center"/>
            <w:hideMark/>
          </w:tcPr>
          <w:p w14:paraId="2D652375" w14:textId="77777777" w:rsidR="00F557DE" w:rsidRPr="00FD2ED0" w:rsidRDefault="00F557DE" w:rsidP="00DA2A4F">
            <w:pPr>
              <w:spacing w:line="240" w:lineRule="auto"/>
              <w:jc w:val="left"/>
              <w:rPr>
                <w:b/>
                <w:bCs/>
                <w:color w:val="000000"/>
                <w:sz w:val="18"/>
                <w:szCs w:val="18"/>
              </w:rPr>
            </w:pPr>
          </w:p>
        </w:tc>
        <w:tc>
          <w:tcPr>
            <w:tcW w:w="8510" w:type="dxa"/>
            <w:shd w:val="clear" w:color="auto" w:fill="auto"/>
            <w:hideMark/>
          </w:tcPr>
          <w:p w14:paraId="1C0E1C1E" w14:textId="7C026197" w:rsidR="00F557DE" w:rsidRPr="00FD2ED0" w:rsidRDefault="00F557DE" w:rsidP="00DA2A4F">
            <w:pPr>
              <w:spacing w:line="240" w:lineRule="auto"/>
              <w:rPr>
                <w:b/>
                <w:bCs/>
                <w:color w:val="000000"/>
                <w:sz w:val="18"/>
                <w:szCs w:val="18"/>
              </w:rPr>
            </w:pPr>
            <w:r w:rsidRPr="00FD2ED0">
              <w:rPr>
                <w:b/>
                <w:bCs/>
                <w:color w:val="000000"/>
                <w:sz w:val="18"/>
                <w:szCs w:val="18"/>
              </w:rPr>
              <w:t>Vulnerability analysis (D and T)</w:t>
            </w:r>
            <w:r w:rsidRPr="00FD2ED0">
              <w:rPr>
                <w:color w:val="000000"/>
                <w:sz w:val="18"/>
                <w:szCs w:val="18"/>
              </w:rPr>
              <w:t>, includes three dimensions, (i.e., exposure, sensitivity, and adaptive capacity) as a multidisciplinary coverage (e.g., pollution, climate, social, economic)</w:t>
            </w:r>
            <w:r w:rsidRPr="00FD2ED0">
              <w:rPr>
                <w:b/>
                <w:bCs/>
                <w:color w:val="000000"/>
                <w:sz w:val="18"/>
                <w:szCs w:val="18"/>
              </w:rPr>
              <w:t>.</w:t>
            </w:r>
            <w:r w:rsidRPr="00FD2ED0">
              <w:rPr>
                <w:color w:val="000000"/>
                <w:sz w:val="18"/>
                <w:szCs w:val="18"/>
              </w:rPr>
              <w:t xml:space="preserve"> Social Ecological Vulnerability as the magnitude to which a coastal system, including both social and ecological components, is susceptible to and unable to cope with the pressures caused by given economic activities or blue economy sector.</w:t>
            </w:r>
          </w:p>
        </w:tc>
        <w:tc>
          <w:tcPr>
            <w:tcW w:w="4252" w:type="dxa"/>
            <w:shd w:val="clear" w:color="auto" w:fill="auto"/>
            <w:hideMark/>
          </w:tcPr>
          <w:p w14:paraId="63D011D2" w14:textId="75014A70" w:rsidR="00F557DE" w:rsidRPr="00FD2ED0" w:rsidRDefault="00F557DE" w:rsidP="00AD70F5">
            <w:pPr>
              <w:spacing w:line="240" w:lineRule="auto"/>
              <w:rPr>
                <w:color w:val="000000"/>
                <w:sz w:val="18"/>
                <w:szCs w:val="18"/>
              </w:rPr>
            </w:pPr>
            <w:r w:rsidRPr="00FD2ED0">
              <w:rPr>
                <w:color w:val="000000"/>
                <w:sz w:val="18"/>
                <w:szCs w:val="18"/>
              </w:rPr>
              <w:fldChar w:fldCharType="begin">
                <w:fldData xml:space="preserve">PEVuZE5vdGU+PENpdGU+PEF1dGhvcj5MYXp6YXJpPC9BdXRob3I+PFllYXI+MjAyMTwvWWVhcj48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</w:fldData>
              </w:fldChar>
            </w:r>
            <w:r w:rsidR="00AD70F5" w:rsidRPr="00FD2ED0">
              <w:rPr>
                <w:color w:val="000000"/>
                <w:sz w:val="18"/>
                <w:szCs w:val="18"/>
              </w:rPr>
              <w:instrText xml:space="preserve"> ADDIN EN.CITE </w:instrText>
            </w:r>
            <w:r w:rsidR="00AD70F5" w:rsidRPr="00FD2ED0">
              <w:rPr>
                <w:color w:val="000000"/>
                <w:sz w:val="18"/>
                <w:szCs w:val="18"/>
              </w:rPr>
              <w:fldChar w:fldCharType="begin">
                <w:fldData xml:space="preserve">PEVuZE5vdGU+PENpdGU+PEF1dGhvcj5MYXp6YXJpPC9BdXRob3I+PFllYXI+MjAyMTwvWWVhcj48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</w:fldData>
              </w:fldChar>
            </w:r>
            <w:r w:rsidR="00AD70F5" w:rsidRPr="00FD2ED0">
              <w:rPr>
                <w:color w:val="000000"/>
                <w:sz w:val="18"/>
                <w:szCs w:val="18"/>
              </w:rPr>
              <w:instrText xml:space="preserve"> ADDIN EN.CITE.DATA </w:instrText>
            </w:r>
            <w:r w:rsidR="00AD70F5" w:rsidRPr="00FD2ED0">
              <w:rPr>
                <w:color w:val="000000"/>
                <w:sz w:val="18"/>
                <w:szCs w:val="18"/>
              </w:rPr>
            </w:r>
            <w:r w:rsidR="00AD70F5" w:rsidRPr="00FD2ED0">
              <w:rPr>
                <w:color w:val="000000"/>
                <w:sz w:val="18"/>
                <w:szCs w:val="18"/>
              </w:rPr>
              <w:fldChar w:fldCharType="end"/>
            </w:r>
            <w:r w:rsidRPr="00FD2ED0">
              <w:rPr>
                <w:color w:val="000000"/>
                <w:sz w:val="18"/>
                <w:szCs w:val="18"/>
              </w:rPr>
            </w:r>
            <w:r w:rsidRPr="00FD2ED0">
              <w:rPr>
                <w:color w:val="000000"/>
                <w:sz w:val="18"/>
                <w:szCs w:val="18"/>
              </w:rPr>
              <w:fldChar w:fldCharType="separate"/>
            </w:r>
            <w:r w:rsidR="00AD70F5" w:rsidRPr="00FD2ED0">
              <w:rPr>
                <w:noProof/>
                <w:color w:val="000000"/>
                <w:sz w:val="18"/>
                <w:szCs w:val="18"/>
              </w:rPr>
              <w:t>(Lazzari, Becerro, Sanabria-Fernandez, &amp; Martin-Lopez, 2021; Weis et al., 2016; Whitney, Conger, Ban, McPhie, &amp; Cooke, 2020)</w:t>
            </w:r>
            <w:r w:rsidRPr="00FD2ED0">
              <w:rPr>
                <w:color w:val="000000"/>
                <w:sz w:val="18"/>
                <w:szCs w:val="18"/>
              </w:rPr>
              <w:fldChar w:fldCharType="end"/>
            </w:r>
          </w:p>
        </w:tc>
      </w:tr>
      <w:tr w:rsidR="00F557DE" w:rsidRPr="009E18AB" w14:paraId="4FD36C40" w14:textId="77777777" w:rsidTr="00DA2A4F">
        <w:trPr>
          <w:trHeight w:val="274"/>
        </w:trPr>
        <w:tc>
          <w:tcPr>
            <w:tcW w:w="1986" w:type="dxa"/>
            <w:vMerge/>
            <w:shd w:val="clear" w:color="auto" w:fill="auto"/>
            <w:vAlign w:val="center"/>
            <w:hideMark/>
          </w:tcPr>
          <w:p w14:paraId="399DB703" w14:textId="77777777" w:rsidR="00F557DE" w:rsidRPr="00FD2ED0" w:rsidRDefault="00F557DE" w:rsidP="00DA2A4F">
            <w:pPr>
              <w:spacing w:line="240" w:lineRule="auto"/>
              <w:jc w:val="left"/>
              <w:rPr>
                <w:b/>
                <w:bCs/>
                <w:color w:val="000000"/>
                <w:sz w:val="18"/>
                <w:szCs w:val="18"/>
              </w:rPr>
            </w:pPr>
          </w:p>
        </w:tc>
        <w:tc>
          <w:tcPr>
            <w:tcW w:w="8510" w:type="dxa"/>
            <w:shd w:val="clear" w:color="auto" w:fill="auto"/>
            <w:hideMark/>
          </w:tcPr>
          <w:p w14:paraId="7282C78D" w14:textId="02A102D8" w:rsidR="00F557DE" w:rsidRPr="00FD2ED0" w:rsidRDefault="00F557DE" w:rsidP="00DA2A4F">
            <w:pPr>
              <w:spacing w:line="240" w:lineRule="auto"/>
              <w:rPr>
                <w:b/>
                <w:bCs/>
                <w:color w:val="000000"/>
                <w:sz w:val="18"/>
                <w:szCs w:val="18"/>
              </w:rPr>
            </w:pPr>
            <w:r w:rsidRPr="00FD2ED0">
              <w:rPr>
                <w:b/>
                <w:bCs/>
                <w:color w:val="000000"/>
                <w:sz w:val="18"/>
                <w:szCs w:val="18"/>
              </w:rPr>
              <w:t xml:space="preserve">Economic impact analysis (D and T), </w:t>
            </w:r>
            <w:r w:rsidRPr="00FD2ED0">
              <w:rPr>
                <w:color w:val="000000"/>
                <w:sz w:val="18"/>
                <w:szCs w:val="18"/>
              </w:rPr>
              <w:t>on Blue Economy sectors under different Representative Concentration Pathways and pollution scenarios</w:t>
            </w:r>
            <w:r w:rsidRPr="00FD2ED0">
              <w:rPr>
                <w:b/>
                <w:bCs/>
                <w:color w:val="000000"/>
                <w:sz w:val="18"/>
                <w:szCs w:val="18"/>
              </w:rPr>
              <w:t>.</w:t>
            </w:r>
          </w:p>
        </w:tc>
        <w:tc>
          <w:tcPr>
            <w:tcW w:w="4252" w:type="dxa"/>
            <w:shd w:val="clear" w:color="auto" w:fill="auto"/>
            <w:hideMark/>
          </w:tcPr>
          <w:p w14:paraId="1F9C621C" w14:textId="3ADCFE31" w:rsidR="00F557DE" w:rsidRPr="00FD2ED0" w:rsidRDefault="00F557DE" w:rsidP="00DA2A4F">
            <w:pPr>
              <w:spacing w:line="240" w:lineRule="auto"/>
              <w:rPr>
                <w:color w:val="000000"/>
                <w:sz w:val="18"/>
                <w:szCs w:val="18"/>
              </w:rPr>
            </w:pPr>
            <w:r w:rsidRPr="00FD2ED0">
              <w:rPr>
                <w:color w:val="000000"/>
                <w:sz w:val="18"/>
                <w:szCs w:val="18"/>
              </w:rPr>
              <w:fldChar w:fldCharType="begin">
                <w:fldData xml:space="preserve">PEVuZE5vdGU+PENpdGU+PEF1dGhvcj5Wcm9udGlzaTwvQXV0aG9yPjxZZWFyPjIwMjI8L1llYXI+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</w:fldData>
              </w:fldChar>
            </w:r>
            <w:r w:rsidRPr="00FD2ED0">
              <w:rPr>
                <w:color w:val="000000"/>
                <w:sz w:val="18"/>
                <w:szCs w:val="18"/>
              </w:rPr>
              <w:instrText xml:space="preserve"> ADDIN EN.CITE </w:instrText>
            </w:r>
            <w:r w:rsidRPr="00FD2ED0">
              <w:rPr>
                <w:color w:val="000000"/>
                <w:sz w:val="18"/>
                <w:szCs w:val="18"/>
              </w:rPr>
              <w:fldChar w:fldCharType="begin">
                <w:fldData xml:space="preserve">PEVuZE5vdGU+PENpdGU+PEF1dGhvcj5Wcm9udGlzaTwvQXV0aG9yPjxZZWFyPjIwMjI8L1llYXI+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</w:fldData>
              </w:fldChar>
            </w:r>
            <w:r w:rsidRPr="00FD2ED0">
              <w:rPr>
                <w:color w:val="000000"/>
                <w:sz w:val="18"/>
                <w:szCs w:val="18"/>
              </w:rPr>
              <w:instrText xml:space="preserve"> ADDIN EN.CITE.DATA </w:instrText>
            </w:r>
            <w:r w:rsidRPr="00FD2ED0">
              <w:rPr>
                <w:color w:val="000000"/>
                <w:sz w:val="18"/>
                <w:szCs w:val="18"/>
              </w:rPr>
            </w:r>
            <w:r w:rsidRPr="00FD2ED0">
              <w:rPr>
                <w:color w:val="000000"/>
                <w:sz w:val="18"/>
                <w:szCs w:val="18"/>
              </w:rPr>
              <w:fldChar w:fldCharType="end"/>
            </w:r>
            <w:r w:rsidRPr="00FD2ED0">
              <w:rPr>
                <w:color w:val="000000"/>
                <w:sz w:val="18"/>
                <w:szCs w:val="18"/>
              </w:rPr>
            </w:r>
            <w:r w:rsidRPr="00FD2ED0">
              <w:rPr>
                <w:color w:val="000000"/>
                <w:sz w:val="18"/>
                <w:szCs w:val="18"/>
              </w:rPr>
              <w:fldChar w:fldCharType="separate"/>
            </w:r>
            <w:r w:rsidRPr="00FD2ED0">
              <w:rPr>
                <w:noProof/>
                <w:color w:val="000000"/>
                <w:sz w:val="18"/>
                <w:szCs w:val="18"/>
              </w:rPr>
              <w:t>(de Ruig et al., 2019; Tol, 2020; Vrontisi et al., 2022)</w:t>
            </w:r>
            <w:r w:rsidRPr="00FD2ED0">
              <w:rPr>
                <w:color w:val="000000"/>
                <w:sz w:val="18"/>
                <w:szCs w:val="18"/>
              </w:rPr>
              <w:fldChar w:fldCharType="end"/>
            </w:r>
          </w:p>
        </w:tc>
      </w:tr>
      <w:tr w:rsidR="00F557DE" w:rsidRPr="009E18AB" w14:paraId="6A0202F4" w14:textId="77777777" w:rsidTr="007A18A1">
        <w:trPr>
          <w:trHeight w:hRule="exact" w:val="1152"/>
        </w:trPr>
        <w:tc>
          <w:tcPr>
            <w:tcW w:w="1986" w:type="dxa"/>
            <w:vMerge/>
            <w:tcBorders>
              <w:bottom w:val="single" w:sz="4" w:space="0" w:color="auto"/>
            </w:tcBorders>
            <w:shd w:val="clear" w:color="auto" w:fill="auto"/>
            <w:vAlign w:val="center"/>
            <w:hideMark/>
          </w:tcPr>
          <w:p w14:paraId="5652D603" w14:textId="77777777" w:rsidR="00F557DE" w:rsidRPr="00FD2ED0" w:rsidRDefault="00F557DE" w:rsidP="00DA2A4F">
            <w:pPr>
              <w:spacing w:line="240" w:lineRule="auto"/>
              <w:jc w:val="left"/>
              <w:rPr>
                <w:b/>
                <w:bCs/>
                <w:color w:val="000000"/>
                <w:sz w:val="18"/>
                <w:szCs w:val="18"/>
              </w:rPr>
            </w:pPr>
          </w:p>
        </w:tc>
        <w:tc>
          <w:tcPr>
            <w:tcW w:w="8510" w:type="dxa"/>
            <w:tcBorders>
              <w:bottom w:val="single" w:sz="4" w:space="0" w:color="auto"/>
            </w:tcBorders>
            <w:shd w:val="clear" w:color="auto" w:fill="auto"/>
            <w:hideMark/>
          </w:tcPr>
          <w:p w14:paraId="42E90516" w14:textId="0266DC30" w:rsidR="00F557DE" w:rsidRPr="00FD2ED0" w:rsidRDefault="00F557DE" w:rsidP="00DA2A4F">
            <w:pPr>
              <w:spacing w:line="240" w:lineRule="auto"/>
              <w:rPr>
                <w:b/>
                <w:bCs/>
                <w:color w:val="000000"/>
                <w:sz w:val="18"/>
                <w:szCs w:val="18"/>
              </w:rPr>
            </w:pPr>
            <w:r w:rsidRPr="00FD2ED0">
              <w:rPr>
                <w:b/>
                <w:bCs/>
                <w:color w:val="000000"/>
                <w:sz w:val="18"/>
                <w:szCs w:val="18"/>
              </w:rPr>
              <w:t xml:space="preserve">Sustainable development pathways scenarios (e.g., scenario planning, “what-if scenarios, “nature future” scenarios; T and S). </w:t>
            </w:r>
            <w:r w:rsidRPr="00FD2ED0">
              <w:rPr>
                <w:color w:val="000000"/>
                <w:sz w:val="18"/>
                <w:szCs w:val="18"/>
              </w:rPr>
              <w:t xml:space="preserve">Includes a set of multidisciplinary approaches and for the active involvement of a diversity of actors in decision-making processes. This tool is adapted for assist decision-making by promoting anticipatory adaptation approaches. </w:t>
            </w:r>
          </w:p>
        </w:tc>
        <w:tc>
          <w:tcPr>
            <w:tcW w:w="4252" w:type="dxa"/>
            <w:tcBorders>
              <w:bottom w:val="single" w:sz="4" w:space="0" w:color="auto"/>
            </w:tcBorders>
            <w:shd w:val="clear" w:color="auto" w:fill="auto"/>
            <w:hideMark/>
          </w:tcPr>
          <w:p w14:paraId="5E2DF26F" w14:textId="15A9C382" w:rsidR="00F557DE" w:rsidRPr="00FD2ED0" w:rsidRDefault="00F557DE" w:rsidP="00DA2A4F">
            <w:pPr>
              <w:spacing w:line="240" w:lineRule="auto"/>
              <w:rPr>
                <w:color w:val="000000"/>
                <w:sz w:val="18"/>
                <w:szCs w:val="18"/>
              </w:rPr>
            </w:pPr>
            <w:r w:rsidRPr="00FD2ED0">
              <w:rPr>
                <w:color w:val="000000"/>
                <w:sz w:val="18"/>
                <w:szCs w:val="18"/>
              </w:rPr>
              <w:fldChar w:fldCharType="begin">
                <w:fldData xml:space="preserve">PEVuZE5vdGU+PENpdGU+PEF1dGhvcj5Tb2VyZ2VsPC9BdXRob3I+PFllYXI+MjAyMTwvWWVhcj48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</w:fldData>
              </w:fldChar>
            </w:r>
            <w:r w:rsidR="00CE7201" w:rsidRPr="00FD2ED0">
              <w:rPr>
                <w:color w:val="000000"/>
                <w:sz w:val="18"/>
                <w:szCs w:val="18"/>
              </w:rPr>
              <w:instrText xml:space="preserve"> ADDIN EN.CITE </w:instrText>
            </w:r>
            <w:r w:rsidR="00CE7201" w:rsidRPr="00FD2ED0">
              <w:rPr>
                <w:color w:val="000000"/>
                <w:sz w:val="18"/>
                <w:szCs w:val="18"/>
              </w:rPr>
              <w:fldChar w:fldCharType="begin">
                <w:fldData xml:space="preserve">PEVuZE5vdGU+PENpdGU+PEF1dGhvcj5Tb2VyZ2VsPC9BdXRob3I+PFllYXI+MjAyMTwvWWVhcj48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</w:fldData>
              </w:fldChar>
            </w:r>
            <w:r w:rsidR="00CE7201" w:rsidRPr="00FD2ED0">
              <w:rPr>
                <w:color w:val="000000"/>
                <w:sz w:val="18"/>
                <w:szCs w:val="18"/>
              </w:rPr>
              <w:instrText xml:space="preserve"> ADDIN EN.CITE.DATA </w:instrText>
            </w:r>
            <w:r w:rsidR="00CE7201" w:rsidRPr="00FD2ED0">
              <w:rPr>
                <w:color w:val="000000"/>
                <w:sz w:val="18"/>
                <w:szCs w:val="18"/>
              </w:rPr>
            </w:r>
            <w:r w:rsidR="00CE7201" w:rsidRPr="00FD2ED0">
              <w:rPr>
                <w:color w:val="000000"/>
                <w:sz w:val="18"/>
                <w:szCs w:val="18"/>
              </w:rPr>
              <w:fldChar w:fldCharType="end"/>
            </w:r>
            <w:r w:rsidRPr="00FD2ED0">
              <w:rPr>
                <w:color w:val="000000"/>
                <w:sz w:val="18"/>
                <w:szCs w:val="18"/>
              </w:rPr>
            </w:r>
            <w:r w:rsidRPr="00FD2ED0">
              <w:rPr>
                <w:color w:val="000000"/>
                <w:sz w:val="18"/>
                <w:szCs w:val="18"/>
              </w:rPr>
              <w:fldChar w:fldCharType="separate"/>
            </w:r>
            <w:r w:rsidR="00CE7201" w:rsidRPr="00FD2ED0">
              <w:rPr>
                <w:noProof/>
                <w:color w:val="000000"/>
                <w:sz w:val="18"/>
                <w:szCs w:val="18"/>
              </w:rPr>
              <w:t>(Campos et al., 2016; Coulter, Serrao-Neumann, &amp; Coiacetto, 2019; Pereira et al., 2020; Reimann et al., 2021; Rocle et al., 2020; Sanchez-Arcilla et al., 2016; Sharpe, Hodgson, Leicester, Lyon, &amp; Fazey, 2016; Soergel et al., 2021)</w:t>
            </w:r>
            <w:r w:rsidRPr="00FD2ED0">
              <w:rPr>
                <w:color w:val="000000"/>
                <w:sz w:val="18"/>
                <w:szCs w:val="18"/>
              </w:rPr>
              <w:fldChar w:fldCharType="end"/>
            </w:r>
          </w:p>
        </w:tc>
      </w:tr>
      <w:tr w:rsidR="00F557DE" w:rsidRPr="009E18AB" w14:paraId="1F174EC7" w14:textId="77777777" w:rsidTr="00DA2A4F">
        <w:trPr>
          <w:trHeight w:val="785"/>
        </w:trPr>
        <w:tc>
          <w:tcPr>
            <w:tcW w:w="1986" w:type="dxa"/>
            <w:vMerge w:val="restart"/>
            <w:tcBorders>
              <w:top w:val="single" w:sz="4" w:space="0" w:color="auto"/>
            </w:tcBorders>
            <w:shd w:val="clear" w:color="auto" w:fill="auto"/>
            <w:hideMark/>
          </w:tcPr>
          <w:p w14:paraId="4176B4D3" w14:textId="77777777" w:rsidR="00F557DE" w:rsidRPr="00FD2ED0" w:rsidRDefault="00F557DE" w:rsidP="00DA2A4F">
            <w:pPr>
              <w:spacing w:line="240" w:lineRule="auto"/>
              <w:jc w:val="left"/>
              <w:rPr>
                <w:b/>
                <w:bCs/>
                <w:color w:val="000000"/>
                <w:sz w:val="18"/>
                <w:szCs w:val="18"/>
              </w:rPr>
            </w:pPr>
            <w:r w:rsidRPr="00FD2ED0">
              <w:rPr>
                <w:b/>
                <w:bCs/>
                <w:color w:val="000000"/>
                <w:sz w:val="18"/>
                <w:szCs w:val="18"/>
              </w:rPr>
              <w:t>Identify the range and relationships of stakeholders and users of pollution information services</w:t>
            </w:r>
          </w:p>
        </w:tc>
        <w:tc>
          <w:tcPr>
            <w:tcW w:w="8510" w:type="dxa"/>
            <w:tcBorders>
              <w:top w:val="single" w:sz="4" w:space="0" w:color="auto"/>
            </w:tcBorders>
            <w:shd w:val="clear" w:color="auto" w:fill="auto"/>
            <w:hideMark/>
          </w:tcPr>
          <w:p w14:paraId="0203DB99" w14:textId="564706BA" w:rsidR="00F557DE" w:rsidRPr="00FD2ED0" w:rsidRDefault="00F557DE" w:rsidP="00DA2A4F">
            <w:pPr>
              <w:spacing w:line="240" w:lineRule="auto"/>
              <w:rPr>
                <w:b/>
                <w:bCs/>
                <w:color w:val="000000"/>
                <w:sz w:val="18"/>
                <w:szCs w:val="18"/>
              </w:rPr>
            </w:pPr>
            <w:r w:rsidRPr="00FD2ED0">
              <w:rPr>
                <w:b/>
                <w:bCs/>
                <w:color w:val="000000"/>
                <w:sz w:val="18"/>
                <w:szCs w:val="18"/>
              </w:rPr>
              <w:t xml:space="preserve">Social network analysis, for analysing social ecological networks (T), </w:t>
            </w:r>
            <w:r w:rsidRPr="00FD2ED0">
              <w:rPr>
                <w:color w:val="000000"/>
                <w:sz w:val="18"/>
                <w:szCs w:val="18"/>
              </w:rPr>
              <w:t>aims to assess the relationships between individuals or actors that for analytical purposes are regarded as interlinked, even though in reality the boundaries of the networks are ambiguous. It is valuable for examine how different domains of adaptive capacity are related to adaptive and transformative actions.</w:t>
            </w:r>
          </w:p>
        </w:tc>
        <w:tc>
          <w:tcPr>
            <w:tcW w:w="4252" w:type="dxa"/>
            <w:tcBorders>
              <w:top w:val="single" w:sz="4" w:space="0" w:color="auto"/>
            </w:tcBorders>
            <w:shd w:val="clear" w:color="auto" w:fill="auto"/>
            <w:hideMark/>
          </w:tcPr>
          <w:p w14:paraId="60C94EA1" w14:textId="6BB9DECC" w:rsidR="00F557DE" w:rsidRPr="00FD2ED0" w:rsidRDefault="00F557DE" w:rsidP="00DA2A4F">
            <w:pPr>
              <w:spacing w:line="240" w:lineRule="auto"/>
              <w:rPr>
                <w:color w:val="000000"/>
                <w:sz w:val="18"/>
                <w:szCs w:val="18"/>
              </w:rPr>
            </w:pPr>
            <w:r w:rsidRPr="00FD2ED0">
              <w:rPr>
                <w:color w:val="000000"/>
                <w:sz w:val="18"/>
                <w:szCs w:val="18"/>
              </w:rPr>
              <w:fldChar w:fldCharType="begin">
                <w:fldData xml:space="preserve">PEVuZE5vdGU+PENpdGU+PEF1dGhvcj5CYXJuZXM8L0F1dGhvcj48WWVhcj4yMDIwPC9ZZWFyPjxS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</w:fldData>
              </w:fldChar>
            </w:r>
            <w:r w:rsidR="00CE7201" w:rsidRPr="00FD2ED0">
              <w:rPr>
                <w:color w:val="000000"/>
                <w:sz w:val="18"/>
                <w:szCs w:val="18"/>
              </w:rPr>
              <w:instrText xml:space="preserve"> ADDIN EN.CITE </w:instrText>
            </w:r>
            <w:r w:rsidR="00CE7201" w:rsidRPr="00FD2ED0">
              <w:rPr>
                <w:color w:val="000000"/>
                <w:sz w:val="18"/>
                <w:szCs w:val="18"/>
              </w:rPr>
              <w:fldChar w:fldCharType="begin">
                <w:fldData xml:space="preserve">PEVuZE5vdGU+PENpdGU+PEF1dGhvcj5CYXJuZXM8L0F1dGhvcj48WWVhcj4yMDIwPC9ZZWFyPjxS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</w:fldData>
              </w:fldChar>
            </w:r>
            <w:r w:rsidR="00CE7201" w:rsidRPr="00FD2ED0">
              <w:rPr>
                <w:color w:val="000000"/>
                <w:sz w:val="18"/>
                <w:szCs w:val="18"/>
              </w:rPr>
              <w:instrText xml:space="preserve"> ADDIN EN.CITE.DATA </w:instrText>
            </w:r>
            <w:r w:rsidR="00CE7201" w:rsidRPr="00FD2ED0">
              <w:rPr>
                <w:color w:val="000000"/>
                <w:sz w:val="18"/>
                <w:szCs w:val="18"/>
              </w:rPr>
            </w:r>
            <w:r w:rsidR="00CE7201" w:rsidRPr="00FD2ED0">
              <w:rPr>
                <w:color w:val="000000"/>
                <w:sz w:val="18"/>
                <w:szCs w:val="18"/>
              </w:rPr>
              <w:fldChar w:fldCharType="end"/>
            </w:r>
            <w:r w:rsidRPr="00FD2ED0">
              <w:rPr>
                <w:color w:val="000000"/>
                <w:sz w:val="18"/>
                <w:szCs w:val="18"/>
              </w:rPr>
            </w:r>
            <w:r w:rsidRPr="00FD2ED0">
              <w:rPr>
                <w:color w:val="000000"/>
                <w:sz w:val="18"/>
                <w:szCs w:val="18"/>
              </w:rPr>
              <w:fldChar w:fldCharType="separate"/>
            </w:r>
            <w:r w:rsidR="00CE7201" w:rsidRPr="00FD2ED0">
              <w:rPr>
                <w:noProof/>
                <w:color w:val="000000"/>
                <w:sz w:val="18"/>
                <w:szCs w:val="18"/>
              </w:rPr>
              <w:t>(Barnes et al., 2020; Cunningham, Jacobs, &amp; Measham, 2021; Ernoul &amp; Wardell-Johnson, 2013; Roca, Villares, Oroval, &amp; Gabarró, 2015)</w:t>
            </w:r>
            <w:r w:rsidRPr="00FD2ED0">
              <w:rPr>
                <w:color w:val="000000"/>
                <w:sz w:val="18"/>
                <w:szCs w:val="18"/>
              </w:rPr>
              <w:fldChar w:fldCharType="end"/>
            </w:r>
          </w:p>
        </w:tc>
      </w:tr>
      <w:tr w:rsidR="00F557DE" w:rsidRPr="009E18AB" w14:paraId="16260435" w14:textId="77777777" w:rsidTr="00DA2A4F">
        <w:trPr>
          <w:trHeight w:hRule="exact" w:val="935"/>
        </w:trPr>
        <w:tc>
          <w:tcPr>
            <w:tcW w:w="1986" w:type="dxa"/>
            <w:vMerge/>
            <w:shd w:val="clear" w:color="auto" w:fill="auto"/>
            <w:vAlign w:val="center"/>
            <w:hideMark/>
          </w:tcPr>
          <w:p w14:paraId="46257736" w14:textId="77777777" w:rsidR="00F557DE" w:rsidRPr="00FD2ED0" w:rsidRDefault="00F557DE" w:rsidP="00DA2A4F">
            <w:pPr>
              <w:spacing w:line="240" w:lineRule="auto"/>
              <w:jc w:val="left"/>
              <w:rPr>
                <w:b/>
                <w:bCs/>
                <w:color w:val="000000"/>
                <w:sz w:val="18"/>
                <w:szCs w:val="18"/>
              </w:rPr>
            </w:pPr>
          </w:p>
        </w:tc>
        <w:tc>
          <w:tcPr>
            <w:tcW w:w="8510" w:type="dxa"/>
            <w:shd w:val="clear" w:color="auto" w:fill="auto"/>
            <w:hideMark/>
          </w:tcPr>
          <w:p w14:paraId="265B1CF3" w14:textId="62D8C4CB" w:rsidR="00F557DE" w:rsidRPr="00FD2ED0" w:rsidRDefault="00F557DE" w:rsidP="00DA2A4F">
            <w:pPr>
              <w:spacing w:line="240" w:lineRule="auto"/>
              <w:rPr>
                <w:b/>
                <w:bCs/>
                <w:color w:val="000000"/>
                <w:sz w:val="18"/>
                <w:szCs w:val="18"/>
              </w:rPr>
            </w:pPr>
            <w:r w:rsidRPr="00FD2ED0">
              <w:rPr>
                <w:b/>
                <w:bCs/>
                <w:color w:val="000000"/>
                <w:sz w:val="18"/>
                <w:szCs w:val="18"/>
              </w:rPr>
              <w:t xml:space="preserve">SWOT analysis (e.g., sustainable development of given economic sectors; D, T and S), </w:t>
            </w:r>
            <w:r w:rsidRPr="00FD2ED0">
              <w:rPr>
                <w:color w:val="000000"/>
                <w:sz w:val="18"/>
                <w:szCs w:val="18"/>
              </w:rPr>
              <w:t>aims to facilitate the design of structures, processes or items for decision-makers. The main goal is identification of changes that will strategically and consistently improve it by maximizing strengths, reducing weaknesses, exploiting available opportunities, and avoiding threats.</w:t>
            </w:r>
          </w:p>
        </w:tc>
        <w:tc>
          <w:tcPr>
            <w:tcW w:w="4252" w:type="dxa"/>
            <w:shd w:val="clear" w:color="auto" w:fill="auto"/>
            <w:hideMark/>
          </w:tcPr>
          <w:p w14:paraId="466AA7EA" w14:textId="65A67A1F" w:rsidR="00F557DE" w:rsidRPr="00FD2ED0" w:rsidRDefault="00F557DE" w:rsidP="00DA2A4F">
            <w:pPr>
              <w:spacing w:line="240" w:lineRule="auto"/>
              <w:rPr>
                <w:color w:val="000000"/>
                <w:sz w:val="18"/>
                <w:szCs w:val="18"/>
              </w:rPr>
            </w:pPr>
            <w:r w:rsidRPr="00FD2ED0">
              <w:rPr>
                <w:color w:val="000000"/>
                <w:sz w:val="18"/>
                <w:szCs w:val="18"/>
              </w:rPr>
              <w:fldChar w:fldCharType="begin">
                <w:fldData xml:space="preserve">PEVuZE5vdGU+PENpdGU+PEF1dGhvcj5Hb2ZmZXR0aTwvQXV0aG9yPjxZZWFyPjIwMTg8L1llYXI+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</w:fldData>
              </w:fldChar>
            </w:r>
            <w:r w:rsidRPr="00FD2ED0">
              <w:rPr>
                <w:color w:val="000000"/>
                <w:sz w:val="18"/>
                <w:szCs w:val="18"/>
              </w:rPr>
              <w:instrText xml:space="preserve"> ADDIN EN.CITE </w:instrText>
            </w:r>
            <w:r w:rsidRPr="00FD2ED0">
              <w:rPr>
                <w:color w:val="000000"/>
                <w:sz w:val="18"/>
                <w:szCs w:val="18"/>
              </w:rPr>
              <w:fldChar w:fldCharType="begin">
                <w:fldData xml:space="preserve">PEVuZE5vdGU+PENpdGU+PEF1dGhvcj5Hb2ZmZXR0aTwvQXV0aG9yPjxZZWFyPjIwMTg8L1llYXI+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</w:fldData>
              </w:fldChar>
            </w:r>
            <w:r w:rsidRPr="00FD2ED0">
              <w:rPr>
                <w:color w:val="000000"/>
                <w:sz w:val="18"/>
                <w:szCs w:val="18"/>
              </w:rPr>
              <w:instrText xml:space="preserve"> ADDIN EN.CITE.DATA </w:instrText>
            </w:r>
            <w:r w:rsidRPr="00FD2ED0">
              <w:rPr>
                <w:color w:val="000000"/>
                <w:sz w:val="18"/>
                <w:szCs w:val="18"/>
              </w:rPr>
            </w:r>
            <w:r w:rsidRPr="00FD2ED0">
              <w:rPr>
                <w:color w:val="000000"/>
                <w:sz w:val="18"/>
                <w:szCs w:val="18"/>
              </w:rPr>
              <w:fldChar w:fldCharType="end"/>
            </w:r>
            <w:r w:rsidRPr="00FD2ED0">
              <w:rPr>
                <w:color w:val="000000"/>
                <w:sz w:val="18"/>
                <w:szCs w:val="18"/>
              </w:rPr>
            </w:r>
            <w:r w:rsidRPr="00FD2ED0">
              <w:rPr>
                <w:color w:val="000000"/>
                <w:sz w:val="18"/>
                <w:szCs w:val="18"/>
              </w:rPr>
              <w:fldChar w:fldCharType="separate"/>
            </w:r>
            <w:r w:rsidRPr="00FD2ED0">
              <w:rPr>
                <w:noProof/>
                <w:color w:val="000000"/>
                <w:sz w:val="18"/>
                <w:szCs w:val="18"/>
              </w:rPr>
              <w:t>(Berte &amp; Panagopoulos, 2014; Goffetti et al., 2018; McKinley &amp; Ballinger, 2018; Panigrahi &amp; Mohanty, 2012; Pesonen &amp; Horn, 2014)</w:t>
            </w:r>
            <w:r w:rsidRPr="00FD2ED0">
              <w:rPr>
                <w:color w:val="000000"/>
                <w:sz w:val="18"/>
                <w:szCs w:val="18"/>
              </w:rPr>
              <w:fldChar w:fldCharType="end"/>
            </w:r>
          </w:p>
        </w:tc>
      </w:tr>
      <w:tr w:rsidR="00F557DE" w:rsidRPr="00F615A1" w14:paraId="26D3E793" w14:textId="77777777" w:rsidTr="00DA2A4F">
        <w:trPr>
          <w:trHeight w:val="863"/>
        </w:trPr>
        <w:tc>
          <w:tcPr>
            <w:tcW w:w="1986" w:type="dxa"/>
            <w:vMerge/>
            <w:tcBorders>
              <w:bottom w:val="single" w:sz="4" w:space="0" w:color="auto"/>
            </w:tcBorders>
            <w:shd w:val="clear" w:color="auto" w:fill="auto"/>
            <w:vAlign w:val="center"/>
            <w:hideMark/>
          </w:tcPr>
          <w:p w14:paraId="363FEFB0" w14:textId="77777777" w:rsidR="00F557DE" w:rsidRPr="00FD2ED0" w:rsidRDefault="00F557DE" w:rsidP="00DA2A4F">
            <w:pPr>
              <w:spacing w:line="240" w:lineRule="auto"/>
              <w:jc w:val="left"/>
              <w:rPr>
                <w:b/>
                <w:bCs/>
                <w:color w:val="000000"/>
                <w:sz w:val="18"/>
                <w:szCs w:val="18"/>
              </w:rPr>
            </w:pPr>
          </w:p>
        </w:tc>
        <w:tc>
          <w:tcPr>
            <w:tcW w:w="8510" w:type="dxa"/>
            <w:tcBorders>
              <w:bottom w:val="single" w:sz="4" w:space="0" w:color="auto"/>
            </w:tcBorders>
            <w:shd w:val="clear" w:color="auto" w:fill="auto"/>
            <w:hideMark/>
          </w:tcPr>
          <w:p w14:paraId="4DDB0FB3" w14:textId="1B1A55C3" w:rsidR="00F557DE" w:rsidRPr="00FD2ED0" w:rsidRDefault="00F557DE" w:rsidP="00DA2A4F">
            <w:pPr>
              <w:spacing w:line="240" w:lineRule="auto"/>
              <w:rPr>
                <w:b/>
                <w:bCs/>
                <w:color w:val="000000"/>
                <w:sz w:val="18"/>
                <w:szCs w:val="18"/>
              </w:rPr>
            </w:pPr>
            <w:r w:rsidRPr="00FD2ED0">
              <w:rPr>
                <w:b/>
                <w:bCs/>
                <w:color w:val="000000"/>
                <w:sz w:val="18"/>
                <w:szCs w:val="18"/>
              </w:rPr>
              <w:t xml:space="preserve">Archetype analysis (T). </w:t>
            </w:r>
            <w:r w:rsidRPr="00FD2ED0">
              <w:rPr>
                <w:color w:val="000000"/>
                <w:sz w:val="18"/>
                <w:szCs w:val="18"/>
              </w:rPr>
              <w:t>Archetypes are representative patterns of the interaction between society and nature bringing about global environmental change and/or being a response to such changes. They explain basic underlying processes and are made to tie connections between regions and to assist decision-makers understand their distinct situation within a broad set of conditions and background.</w:t>
            </w:r>
          </w:p>
        </w:tc>
        <w:tc>
          <w:tcPr>
            <w:tcW w:w="4252" w:type="dxa"/>
            <w:tcBorders>
              <w:bottom w:val="single" w:sz="4" w:space="0" w:color="auto"/>
            </w:tcBorders>
            <w:shd w:val="clear" w:color="auto" w:fill="auto"/>
            <w:hideMark/>
          </w:tcPr>
          <w:p w14:paraId="5A152B65" w14:textId="053F37A4" w:rsidR="00F557DE" w:rsidRPr="00FD2ED0" w:rsidRDefault="00F557DE" w:rsidP="00AD70F5">
            <w:pPr>
              <w:spacing w:line="240" w:lineRule="auto"/>
              <w:rPr>
                <w:color w:val="000000"/>
                <w:sz w:val="18"/>
                <w:szCs w:val="18"/>
                <w:lang w:val="de-DE"/>
              </w:rPr>
            </w:pPr>
            <w:r w:rsidRPr="00FD2ED0">
              <w:rPr>
                <w:sz w:val="18"/>
                <w:szCs w:val="18"/>
              </w:rPr>
              <w:fldChar w:fldCharType="begin">
                <w:fldData xml:space="preserve">PEVuZE5vdGU+PENpdGU+PEF1dGhvcj5Sb2NsZTwvQXV0aG9yPjxZZWFyPjIwMjA8L1llYXI+PFJl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</w:fldData>
              </w:fldChar>
            </w:r>
            <w:r w:rsidR="00AD70F5" w:rsidRPr="00FD2ED0">
              <w:rPr>
                <w:sz w:val="18"/>
                <w:szCs w:val="18"/>
              </w:rPr>
              <w:instrText xml:space="preserve"> ADDIN EN.CITE </w:instrText>
            </w:r>
            <w:r w:rsidR="00AD70F5" w:rsidRPr="00FD2ED0">
              <w:rPr>
                <w:sz w:val="18"/>
                <w:szCs w:val="18"/>
              </w:rPr>
              <w:fldChar w:fldCharType="begin">
                <w:fldData xml:space="preserve">PEVuZE5vdGU+PENpdGU+PEF1dGhvcj5Sb2NsZTwvQXV0aG9yPjxZZWFyPjIwMjA8L1llYXI+PFJl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</w:fldData>
              </w:fldChar>
            </w:r>
            <w:r w:rsidR="00AD70F5" w:rsidRPr="00FD2ED0">
              <w:rPr>
                <w:sz w:val="18"/>
                <w:szCs w:val="18"/>
              </w:rPr>
              <w:instrText xml:space="preserve"> ADDIN EN.CITE.DATA </w:instrText>
            </w:r>
            <w:r w:rsidR="00AD70F5" w:rsidRPr="00FD2ED0">
              <w:rPr>
                <w:sz w:val="18"/>
                <w:szCs w:val="18"/>
              </w:rPr>
            </w:r>
            <w:r w:rsidR="00AD70F5" w:rsidRPr="00FD2ED0">
              <w:rPr>
                <w:sz w:val="18"/>
                <w:szCs w:val="18"/>
              </w:rPr>
              <w:fldChar w:fldCharType="end"/>
            </w:r>
            <w:r w:rsidRPr="00FD2ED0">
              <w:rPr>
                <w:sz w:val="18"/>
                <w:szCs w:val="18"/>
              </w:rPr>
            </w:r>
            <w:r w:rsidRPr="00FD2ED0">
              <w:rPr>
                <w:sz w:val="18"/>
                <w:szCs w:val="18"/>
              </w:rPr>
              <w:fldChar w:fldCharType="separate"/>
            </w:r>
            <w:r w:rsidR="00AD70F5" w:rsidRPr="00FD2ED0">
              <w:rPr>
                <w:noProof/>
                <w:sz w:val="18"/>
                <w:szCs w:val="18"/>
                <w:lang w:val="de-DE"/>
              </w:rPr>
              <w:t>(Horcea-Milcu, Martín-López, Lam, &amp; Lang, 2020; Karrasch, Klenke, &amp; Kleyer, 2019; Moser, Ekstrom, Kim, &amp; Heitsch, 2019; Rocle et al., 2020; Tribaldos, Oberlack, &amp; Schneider, 2020)</w:t>
            </w:r>
            <w:r w:rsidRPr="00FD2ED0">
              <w:rPr>
                <w:sz w:val="18"/>
                <w:szCs w:val="18"/>
              </w:rPr>
              <w:fldChar w:fldCharType="end"/>
            </w:r>
          </w:p>
        </w:tc>
      </w:tr>
      <w:tr w:rsidR="00F557DE" w:rsidRPr="009E18AB" w14:paraId="4B5691D7" w14:textId="77777777" w:rsidTr="00DA2A4F">
        <w:trPr>
          <w:trHeight w:val="924"/>
        </w:trPr>
        <w:tc>
          <w:tcPr>
            <w:tcW w:w="1986" w:type="dxa"/>
            <w:vMerge w:val="restart"/>
            <w:tcBorders>
              <w:top w:val="single" w:sz="4" w:space="0" w:color="auto"/>
            </w:tcBorders>
            <w:shd w:val="clear" w:color="auto" w:fill="auto"/>
            <w:hideMark/>
          </w:tcPr>
          <w:p w14:paraId="0C5F1E97" w14:textId="77777777" w:rsidR="00F557DE" w:rsidRPr="00FD2ED0" w:rsidRDefault="00F557DE" w:rsidP="00DA2A4F">
            <w:pPr>
              <w:spacing w:line="240" w:lineRule="auto"/>
              <w:jc w:val="left"/>
              <w:rPr>
                <w:b/>
                <w:bCs/>
                <w:color w:val="000000"/>
                <w:sz w:val="18"/>
                <w:szCs w:val="18"/>
              </w:rPr>
            </w:pPr>
            <w:r w:rsidRPr="00FD2ED0">
              <w:rPr>
                <w:b/>
                <w:bCs/>
                <w:color w:val="000000"/>
                <w:sz w:val="18"/>
                <w:szCs w:val="18"/>
              </w:rPr>
              <w:t xml:space="preserve">Define the role and utility of pollution information services within the context of a </w:t>
            </w:r>
            <w:r w:rsidRPr="00FD2ED0">
              <w:rPr>
                <w:b/>
                <w:bCs/>
                <w:color w:val="000000"/>
                <w:sz w:val="18"/>
                <w:szCs w:val="18"/>
              </w:rPr>
              <w:lastRenderedPageBreak/>
              <w:t xml:space="preserve">large social-ecological system </w:t>
            </w:r>
          </w:p>
        </w:tc>
        <w:tc>
          <w:tcPr>
            <w:tcW w:w="8510" w:type="dxa"/>
            <w:tcBorders>
              <w:top w:val="single" w:sz="4" w:space="0" w:color="auto"/>
            </w:tcBorders>
            <w:shd w:val="clear" w:color="auto" w:fill="auto"/>
            <w:hideMark/>
          </w:tcPr>
          <w:p w14:paraId="38253DC7" w14:textId="5CE5A46A" w:rsidR="00F557DE" w:rsidRPr="00FD2ED0" w:rsidRDefault="00F557DE" w:rsidP="00DA2A4F">
            <w:pPr>
              <w:spacing w:line="240" w:lineRule="auto"/>
              <w:rPr>
                <w:b/>
                <w:bCs/>
                <w:color w:val="000000"/>
                <w:sz w:val="18"/>
                <w:szCs w:val="18"/>
              </w:rPr>
            </w:pPr>
            <w:r w:rsidRPr="00FD2ED0">
              <w:rPr>
                <w:b/>
                <w:bCs/>
                <w:color w:val="000000"/>
                <w:sz w:val="18"/>
                <w:szCs w:val="18"/>
              </w:rPr>
              <w:lastRenderedPageBreak/>
              <w:t xml:space="preserve">Knowledge Co-production (participatory approach; T and S). </w:t>
            </w:r>
            <w:r w:rsidRPr="00FD2ED0">
              <w:rPr>
                <w:color w:val="000000"/>
                <w:sz w:val="18"/>
                <w:szCs w:val="18"/>
              </w:rPr>
              <w:t>Stakeholders’ perceptions and perspectives can be incorporated at any level from de design to the implementation phase. Common approaches include think-tanks, workshops, brain storming sessions, focus groups, polls, and dialogues on impacts of climate change and coastal pollution.</w:t>
            </w:r>
          </w:p>
        </w:tc>
        <w:tc>
          <w:tcPr>
            <w:tcW w:w="4252" w:type="dxa"/>
            <w:tcBorders>
              <w:top w:val="single" w:sz="4" w:space="0" w:color="auto"/>
            </w:tcBorders>
            <w:shd w:val="clear" w:color="auto" w:fill="auto"/>
            <w:hideMark/>
          </w:tcPr>
          <w:p w14:paraId="2C3F3097" w14:textId="5E8EC1BC" w:rsidR="00F557DE" w:rsidRPr="00FD2ED0" w:rsidRDefault="00F557DE" w:rsidP="00DA2A4F">
            <w:pPr>
              <w:spacing w:line="240" w:lineRule="auto"/>
              <w:rPr>
                <w:color w:val="000000"/>
                <w:sz w:val="18"/>
                <w:szCs w:val="18"/>
              </w:rPr>
            </w:pPr>
            <w:r w:rsidRPr="00FD2ED0">
              <w:rPr>
                <w:color w:val="000000"/>
                <w:sz w:val="18"/>
                <w:szCs w:val="18"/>
              </w:rPr>
              <w:fldChar w:fldCharType="begin">
                <w:fldData xml:space="preserve">PEVuZE5vdGU+PENpdGU+PEF1dGhvcj5Nb2xpbm88L0F1dGhvcj48WWVhcj4yMDIwPC9ZZWFyPjxS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</w:fldData>
              </w:fldChar>
            </w:r>
            <w:r w:rsidR="00CE7201" w:rsidRPr="00FD2ED0">
              <w:rPr>
                <w:color w:val="000000"/>
                <w:sz w:val="18"/>
                <w:szCs w:val="18"/>
              </w:rPr>
              <w:instrText xml:space="preserve"> ADDIN EN.CITE </w:instrText>
            </w:r>
            <w:r w:rsidR="00CE7201" w:rsidRPr="00FD2ED0">
              <w:rPr>
                <w:color w:val="000000"/>
                <w:sz w:val="18"/>
                <w:szCs w:val="18"/>
              </w:rPr>
              <w:fldChar w:fldCharType="begin">
                <w:fldData xml:space="preserve">PEVuZE5vdGU+PENpdGU+PEF1dGhvcj5Nb2xpbm88L0F1dGhvcj48WWVhcj4yMDIwPC9ZZWFyPjxS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</w:fldData>
              </w:fldChar>
            </w:r>
            <w:r w:rsidR="00CE7201" w:rsidRPr="00FD2ED0">
              <w:rPr>
                <w:color w:val="000000"/>
                <w:sz w:val="18"/>
                <w:szCs w:val="18"/>
              </w:rPr>
              <w:instrText xml:space="preserve"> ADDIN EN.CITE.DATA </w:instrText>
            </w:r>
            <w:r w:rsidR="00CE7201" w:rsidRPr="00FD2ED0">
              <w:rPr>
                <w:color w:val="000000"/>
                <w:sz w:val="18"/>
                <w:szCs w:val="18"/>
              </w:rPr>
            </w:r>
            <w:r w:rsidR="00CE7201" w:rsidRPr="00FD2ED0">
              <w:rPr>
                <w:color w:val="000000"/>
                <w:sz w:val="18"/>
                <w:szCs w:val="18"/>
              </w:rPr>
              <w:fldChar w:fldCharType="end"/>
            </w:r>
            <w:r w:rsidRPr="00FD2ED0">
              <w:rPr>
                <w:color w:val="000000"/>
                <w:sz w:val="18"/>
                <w:szCs w:val="18"/>
              </w:rPr>
            </w:r>
            <w:r w:rsidRPr="00FD2ED0">
              <w:rPr>
                <w:color w:val="000000"/>
                <w:sz w:val="18"/>
                <w:szCs w:val="18"/>
              </w:rPr>
              <w:fldChar w:fldCharType="separate"/>
            </w:r>
            <w:r w:rsidR="00CE7201" w:rsidRPr="00FD2ED0">
              <w:rPr>
                <w:noProof/>
                <w:color w:val="000000"/>
                <w:sz w:val="18"/>
                <w:szCs w:val="18"/>
              </w:rPr>
              <w:t>(Hoerterer et al., 2020; Molino, Kenney, &amp; Sutton-Grier, 2020)</w:t>
            </w:r>
            <w:r w:rsidRPr="00FD2ED0">
              <w:rPr>
                <w:color w:val="000000"/>
                <w:sz w:val="18"/>
                <w:szCs w:val="18"/>
              </w:rPr>
              <w:fldChar w:fldCharType="end"/>
            </w:r>
          </w:p>
        </w:tc>
      </w:tr>
      <w:tr w:rsidR="00F557DE" w:rsidRPr="009E18AB" w14:paraId="35A6E4B0" w14:textId="77777777" w:rsidTr="00DA2A4F">
        <w:trPr>
          <w:trHeight w:hRule="exact" w:val="1232"/>
        </w:trPr>
        <w:tc>
          <w:tcPr>
            <w:tcW w:w="1986" w:type="dxa"/>
            <w:vMerge/>
            <w:shd w:val="clear" w:color="auto" w:fill="auto"/>
            <w:vAlign w:val="center"/>
            <w:hideMark/>
          </w:tcPr>
          <w:p w14:paraId="6BCF6764" w14:textId="77777777" w:rsidR="00F557DE" w:rsidRPr="00FD2ED0" w:rsidRDefault="00F557DE" w:rsidP="00DA2A4F">
            <w:pPr>
              <w:spacing w:line="240" w:lineRule="auto"/>
              <w:jc w:val="left"/>
              <w:rPr>
                <w:b/>
                <w:bCs/>
                <w:color w:val="000000"/>
                <w:sz w:val="18"/>
                <w:szCs w:val="18"/>
              </w:rPr>
            </w:pPr>
          </w:p>
        </w:tc>
        <w:tc>
          <w:tcPr>
            <w:tcW w:w="8510" w:type="dxa"/>
            <w:shd w:val="clear" w:color="auto" w:fill="auto"/>
            <w:hideMark/>
          </w:tcPr>
          <w:p w14:paraId="0EBE51A8" w14:textId="39F756C9" w:rsidR="00F557DE" w:rsidRPr="00FD2ED0" w:rsidRDefault="00F557DE" w:rsidP="00DA2A4F">
            <w:pPr>
              <w:spacing w:line="240" w:lineRule="auto"/>
              <w:rPr>
                <w:b/>
                <w:bCs/>
                <w:color w:val="000000"/>
                <w:sz w:val="18"/>
                <w:szCs w:val="18"/>
              </w:rPr>
            </w:pPr>
            <w:r w:rsidRPr="00FD2ED0">
              <w:rPr>
                <w:b/>
                <w:bCs/>
                <w:color w:val="000000"/>
                <w:sz w:val="18"/>
                <w:szCs w:val="18"/>
              </w:rPr>
              <w:t>Participation action research (PAR; T and S)</w:t>
            </w:r>
            <w:r w:rsidRPr="00FD2ED0">
              <w:rPr>
                <w:color w:val="000000"/>
                <w:sz w:val="18"/>
                <w:szCs w:val="18"/>
              </w:rPr>
              <w:t xml:space="preserve"> is defined as an iterative process of research and actions in the field or in a community that allows for the engagement of various actors with researchers. The aim is to co-define the issues at stake, discuss solution options, analyse them, and make decisions or recommendations that are usually socially, economically, and environmentally acceptable. PAR therefore requires a continuous involvement and exchange among actors, scientists, and decision makers.</w:t>
            </w:r>
          </w:p>
        </w:tc>
        <w:tc>
          <w:tcPr>
            <w:tcW w:w="4252" w:type="dxa"/>
            <w:shd w:val="clear" w:color="auto" w:fill="auto"/>
            <w:hideMark/>
          </w:tcPr>
          <w:p w14:paraId="411A6FF1" w14:textId="55B8F848" w:rsidR="00F557DE" w:rsidRPr="00FD2ED0" w:rsidRDefault="00F557DE" w:rsidP="00DA2A4F">
            <w:pPr>
              <w:spacing w:line="240" w:lineRule="auto"/>
              <w:rPr>
                <w:color w:val="000000"/>
                <w:sz w:val="18"/>
                <w:szCs w:val="18"/>
              </w:rPr>
            </w:pPr>
            <w:r w:rsidRPr="00FD2ED0">
              <w:rPr>
                <w:color w:val="000000"/>
                <w:sz w:val="18"/>
                <w:szCs w:val="18"/>
              </w:rPr>
              <w:fldChar w:fldCharType="begin">
                <w:fldData xml:space="preserve">PEVuZE5vdGU+PENpdGU+PEF1dGhvcj5WYXNzZXVyPC9BdXRob3I+PFllYXI+MjAyMTwvWWVhcj48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</w:fldData>
              </w:fldChar>
            </w:r>
            <w:r w:rsidR="00CE7201" w:rsidRPr="00FD2ED0">
              <w:rPr>
                <w:color w:val="000000"/>
                <w:sz w:val="18"/>
                <w:szCs w:val="18"/>
              </w:rPr>
              <w:instrText xml:space="preserve"> ADDIN EN.CITE </w:instrText>
            </w:r>
            <w:r w:rsidR="00CE7201" w:rsidRPr="00FD2ED0">
              <w:rPr>
                <w:color w:val="000000"/>
                <w:sz w:val="18"/>
                <w:szCs w:val="18"/>
              </w:rPr>
              <w:fldChar w:fldCharType="begin">
                <w:fldData xml:space="preserve">PEVuZE5vdGU+PENpdGU+PEF1dGhvcj5WYXNzZXVyPC9BdXRob3I+PFllYXI+MjAyMTwvWWVhcj48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</w:fldData>
              </w:fldChar>
            </w:r>
            <w:r w:rsidR="00CE7201" w:rsidRPr="00FD2ED0">
              <w:rPr>
                <w:color w:val="000000"/>
                <w:sz w:val="18"/>
                <w:szCs w:val="18"/>
              </w:rPr>
              <w:instrText xml:space="preserve"> ADDIN EN.CITE.DATA </w:instrText>
            </w:r>
            <w:r w:rsidR="00CE7201" w:rsidRPr="00FD2ED0">
              <w:rPr>
                <w:color w:val="000000"/>
                <w:sz w:val="18"/>
                <w:szCs w:val="18"/>
              </w:rPr>
            </w:r>
            <w:r w:rsidR="00CE7201" w:rsidRPr="00FD2ED0">
              <w:rPr>
                <w:color w:val="000000"/>
                <w:sz w:val="18"/>
                <w:szCs w:val="18"/>
              </w:rPr>
              <w:fldChar w:fldCharType="end"/>
            </w:r>
            <w:r w:rsidRPr="00FD2ED0">
              <w:rPr>
                <w:color w:val="000000"/>
                <w:sz w:val="18"/>
                <w:szCs w:val="18"/>
              </w:rPr>
            </w:r>
            <w:r w:rsidRPr="00FD2ED0">
              <w:rPr>
                <w:color w:val="000000"/>
                <w:sz w:val="18"/>
                <w:szCs w:val="18"/>
              </w:rPr>
              <w:fldChar w:fldCharType="separate"/>
            </w:r>
            <w:r w:rsidR="00CE7201" w:rsidRPr="00FD2ED0">
              <w:rPr>
                <w:noProof/>
                <w:color w:val="000000"/>
                <w:sz w:val="18"/>
                <w:szCs w:val="18"/>
              </w:rPr>
              <w:t>(Meriläinen, Kelman, Peters, &amp; Shannon, 2022; Ottosson, 2003; Vasseur, 2021)</w:t>
            </w:r>
            <w:r w:rsidRPr="00FD2ED0">
              <w:rPr>
                <w:color w:val="000000"/>
                <w:sz w:val="18"/>
                <w:szCs w:val="18"/>
              </w:rPr>
              <w:fldChar w:fldCharType="end"/>
            </w:r>
          </w:p>
        </w:tc>
      </w:tr>
      <w:tr w:rsidR="00F557DE" w:rsidRPr="009E18AB" w14:paraId="63FD032D" w14:textId="77777777" w:rsidTr="00DA2A4F">
        <w:trPr>
          <w:trHeight w:val="1602"/>
        </w:trPr>
        <w:tc>
          <w:tcPr>
            <w:tcW w:w="1986" w:type="dxa"/>
            <w:vMerge/>
            <w:tcBorders>
              <w:bottom w:val="single" w:sz="4" w:space="0" w:color="auto"/>
            </w:tcBorders>
            <w:shd w:val="clear" w:color="auto" w:fill="auto"/>
            <w:vAlign w:val="center"/>
            <w:hideMark/>
          </w:tcPr>
          <w:p w14:paraId="3016349A" w14:textId="77777777" w:rsidR="00F557DE" w:rsidRPr="00FD2ED0" w:rsidRDefault="00F557DE" w:rsidP="00DA2A4F">
            <w:pPr>
              <w:spacing w:line="240" w:lineRule="auto"/>
              <w:jc w:val="left"/>
              <w:rPr>
                <w:b/>
                <w:bCs/>
                <w:color w:val="000000"/>
                <w:sz w:val="18"/>
                <w:szCs w:val="18"/>
              </w:rPr>
            </w:pPr>
          </w:p>
        </w:tc>
        <w:tc>
          <w:tcPr>
            <w:tcW w:w="8510" w:type="dxa"/>
            <w:tcBorders>
              <w:bottom w:val="single" w:sz="4" w:space="0" w:color="auto"/>
            </w:tcBorders>
            <w:shd w:val="clear" w:color="auto" w:fill="auto"/>
            <w:hideMark/>
          </w:tcPr>
          <w:p w14:paraId="5EECBA55" w14:textId="3F19DA81" w:rsidR="00F557DE" w:rsidRPr="00FD2ED0" w:rsidRDefault="00F557DE" w:rsidP="00DA2A4F">
            <w:pPr>
              <w:spacing w:line="240" w:lineRule="auto"/>
              <w:rPr>
                <w:b/>
                <w:bCs/>
                <w:color w:val="000000"/>
                <w:sz w:val="18"/>
                <w:szCs w:val="18"/>
              </w:rPr>
            </w:pPr>
            <w:r w:rsidRPr="00FD2ED0">
              <w:rPr>
                <w:b/>
                <w:bCs/>
                <w:color w:val="000000"/>
                <w:sz w:val="18"/>
                <w:szCs w:val="18"/>
              </w:rPr>
              <w:t xml:space="preserve">Integrated planning products and decision-support tools (S). Climate and pollution services for coastal management tools and strategies (e.g., climate projections). </w:t>
            </w:r>
            <w:r w:rsidRPr="00FD2ED0">
              <w:rPr>
                <w:color w:val="000000"/>
                <w:sz w:val="18"/>
                <w:szCs w:val="18"/>
              </w:rPr>
              <w:t xml:space="preserve">These products aim to cope with climate and pollution related issues as land–sea interaction by supporting planning approaches which can holistically support coastal development, such as Marine Spatial Planning (MSP). These tools aim to transfer climate knowledge and information to coastal plans, management bodies and structures. Climate and pollution information and services adapted to coastal managers as for management plans and strategies (e.g., MSP, Marine Protected Areas, </w:t>
            </w:r>
            <w:proofErr w:type="gramStart"/>
            <w:r w:rsidRPr="00FD2ED0">
              <w:rPr>
                <w:color w:val="000000"/>
                <w:sz w:val="18"/>
                <w:szCs w:val="18"/>
              </w:rPr>
              <w:t>Integrated</w:t>
            </w:r>
            <w:proofErr w:type="gramEnd"/>
            <w:r w:rsidRPr="00FD2ED0">
              <w:rPr>
                <w:color w:val="000000"/>
                <w:sz w:val="18"/>
                <w:szCs w:val="18"/>
              </w:rPr>
              <w:t xml:space="preserve"> Coastal Zone Management). </w:t>
            </w:r>
          </w:p>
        </w:tc>
        <w:tc>
          <w:tcPr>
            <w:tcW w:w="4252" w:type="dxa"/>
            <w:tcBorders>
              <w:bottom w:val="single" w:sz="4" w:space="0" w:color="auto"/>
            </w:tcBorders>
            <w:shd w:val="clear" w:color="auto" w:fill="auto"/>
            <w:hideMark/>
          </w:tcPr>
          <w:p w14:paraId="010F4D10" w14:textId="23FC5C8F" w:rsidR="00F557DE" w:rsidRPr="00FD2ED0" w:rsidRDefault="00F557DE" w:rsidP="00DA2A4F">
            <w:pPr>
              <w:spacing w:line="240" w:lineRule="auto"/>
              <w:rPr>
                <w:color w:val="141413"/>
                <w:sz w:val="18"/>
                <w:szCs w:val="18"/>
              </w:rPr>
            </w:pPr>
            <w:r w:rsidRPr="00FD2ED0">
              <w:rPr>
                <w:color w:val="141413"/>
                <w:sz w:val="18"/>
                <w:szCs w:val="18"/>
              </w:rPr>
              <w:fldChar w:fldCharType="begin">
                <w:fldData xml:space="preserve">PEVuZE5vdGU+PENpdGU+PEF1dGhvcj5UcmliYmlhPC9BdXRob3I+PFllYXI+MjAwODwvWWVhcj48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</w:fldData>
              </w:fldChar>
            </w:r>
            <w:r w:rsidR="00CE7201" w:rsidRPr="00FD2ED0">
              <w:rPr>
                <w:color w:val="141413"/>
                <w:sz w:val="18"/>
                <w:szCs w:val="18"/>
              </w:rPr>
              <w:instrText xml:space="preserve"> ADDIN EN.CITE </w:instrText>
            </w:r>
            <w:r w:rsidR="00CE7201" w:rsidRPr="00FD2ED0">
              <w:rPr>
                <w:color w:val="141413"/>
                <w:sz w:val="18"/>
                <w:szCs w:val="18"/>
              </w:rPr>
              <w:fldChar w:fldCharType="begin">
                <w:fldData xml:space="preserve">PEVuZE5vdGU+PENpdGU+PEF1dGhvcj5UcmliYmlhPC9BdXRob3I+PFllYXI+MjAwODwvWWVhcj48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</w:fldData>
              </w:fldChar>
            </w:r>
            <w:r w:rsidR="00CE7201" w:rsidRPr="00FD2ED0">
              <w:rPr>
                <w:color w:val="141413"/>
                <w:sz w:val="18"/>
                <w:szCs w:val="18"/>
              </w:rPr>
              <w:instrText xml:space="preserve"> ADDIN EN.CITE.DATA </w:instrText>
            </w:r>
            <w:r w:rsidR="00CE7201" w:rsidRPr="00FD2ED0">
              <w:rPr>
                <w:color w:val="141413"/>
                <w:sz w:val="18"/>
                <w:szCs w:val="18"/>
              </w:rPr>
            </w:r>
            <w:r w:rsidR="00CE7201" w:rsidRPr="00FD2ED0">
              <w:rPr>
                <w:color w:val="141413"/>
                <w:sz w:val="18"/>
                <w:szCs w:val="18"/>
              </w:rPr>
              <w:fldChar w:fldCharType="end"/>
            </w:r>
            <w:r w:rsidRPr="00FD2ED0">
              <w:rPr>
                <w:color w:val="141413"/>
                <w:sz w:val="18"/>
                <w:szCs w:val="18"/>
              </w:rPr>
            </w:r>
            <w:r w:rsidRPr="00FD2ED0">
              <w:rPr>
                <w:color w:val="141413"/>
                <w:sz w:val="18"/>
                <w:szCs w:val="18"/>
              </w:rPr>
              <w:fldChar w:fldCharType="separate"/>
            </w:r>
            <w:r w:rsidR="00CE7201" w:rsidRPr="00FD2ED0">
              <w:rPr>
                <w:noProof/>
                <w:color w:val="141413"/>
                <w:sz w:val="18"/>
                <w:szCs w:val="18"/>
              </w:rPr>
              <w:t>(J. Lawrence, Stephens, Blackett, Bell, &amp; Priestley, 2021; Maragno, dall’Omo, Pozzer, Bassan, &amp; Musco, 2020; Raub &amp; Cotti-Rausch, 2019; Terorotua, Duvat, Maspataud, &amp; Ouriqua, 2020; Tribbia &amp; Moser, 2008)</w:t>
            </w:r>
            <w:r w:rsidRPr="00FD2ED0">
              <w:rPr>
                <w:color w:val="141413"/>
                <w:sz w:val="18"/>
                <w:szCs w:val="18"/>
              </w:rPr>
              <w:fldChar w:fldCharType="end"/>
            </w:r>
          </w:p>
        </w:tc>
      </w:tr>
      <w:tr w:rsidR="00F557DE" w:rsidRPr="00F615A1" w14:paraId="59F853EE" w14:textId="77777777" w:rsidTr="00DA2A4F">
        <w:trPr>
          <w:trHeight w:val="975"/>
        </w:trPr>
        <w:tc>
          <w:tcPr>
            <w:tcW w:w="1986" w:type="dxa"/>
            <w:vMerge w:val="restart"/>
            <w:tcBorders>
              <w:top w:val="single" w:sz="4" w:space="0" w:color="auto"/>
            </w:tcBorders>
            <w:shd w:val="clear" w:color="auto" w:fill="auto"/>
            <w:hideMark/>
          </w:tcPr>
          <w:p w14:paraId="433FFA5F" w14:textId="3C5FA453" w:rsidR="00F557DE" w:rsidRPr="00FD2ED0" w:rsidRDefault="00F557DE" w:rsidP="00DA2A4F">
            <w:pPr>
              <w:spacing w:line="240" w:lineRule="auto"/>
              <w:jc w:val="left"/>
              <w:rPr>
                <w:b/>
                <w:bCs/>
                <w:color w:val="000000"/>
                <w:sz w:val="18"/>
                <w:szCs w:val="18"/>
              </w:rPr>
            </w:pPr>
            <w:r w:rsidRPr="00FD2ED0">
              <w:rPr>
                <w:b/>
                <w:bCs/>
                <w:color w:val="000000"/>
                <w:sz w:val="18"/>
                <w:szCs w:val="18"/>
              </w:rPr>
              <w:t>Identify pathways for the conversion of pollution information services to inform policy- and decision-making</w:t>
            </w:r>
          </w:p>
        </w:tc>
        <w:tc>
          <w:tcPr>
            <w:tcW w:w="8510" w:type="dxa"/>
            <w:tcBorders>
              <w:top w:val="single" w:sz="4" w:space="0" w:color="auto"/>
            </w:tcBorders>
            <w:shd w:val="clear" w:color="auto" w:fill="auto"/>
            <w:hideMark/>
          </w:tcPr>
          <w:p w14:paraId="0874EFFF" w14:textId="04215F9D" w:rsidR="00F557DE" w:rsidRPr="00FD2ED0" w:rsidRDefault="00F557DE" w:rsidP="00DA2A4F">
            <w:pPr>
              <w:spacing w:line="240" w:lineRule="auto"/>
              <w:rPr>
                <w:b/>
                <w:bCs/>
                <w:color w:val="000000"/>
                <w:sz w:val="18"/>
                <w:szCs w:val="18"/>
              </w:rPr>
            </w:pPr>
            <w:r w:rsidRPr="00FD2ED0">
              <w:rPr>
                <w:b/>
                <w:bCs/>
                <w:color w:val="000000"/>
                <w:sz w:val="18"/>
                <w:szCs w:val="18"/>
              </w:rPr>
              <w:t xml:space="preserve">Visualization tools (S and T). </w:t>
            </w:r>
            <w:r w:rsidRPr="00FD2ED0">
              <w:rPr>
                <w:color w:val="000000"/>
                <w:sz w:val="18"/>
                <w:szCs w:val="18"/>
              </w:rPr>
              <w:t>These tools, e.g., GIS visualisation, Story Maps, aim to facilitate the visualization of climate and pollution risks, threats and vulnerabilities into the decision-making process and also promote accessibility of information to the general public.  They can also increase knowledge within the broader stakeholder community. The goal is the transfer of information for connecting people to their environment, capacity building, engagement of civil society, and relevant economic actors, private sector groups and stakeholders.</w:t>
            </w:r>
          </w:p>
        </w:tc>
        <w:tc>
          <w:tcPr>
            <w:tcW w:w="4252" w:type="dxa"/>
            <w:tcBorders>
              <w:top w:val="single" w:sz="4" w:space="0" w:color="auto"/>
            </w:tcBorders>
            <w:shd w:val="clear" w:color="auto" w:fill="auto"/>
            <w:hideMark/>
          </w:tcPr>
          <w:p w14:paraId="60920A0A" w14:textId="1A3402BC" w:rsidR="00F557DE" w:rsidRPr="00FD2ED0" w:rsidRDefault="00F557DE" w:rsidP="00DA2A4F">
            <w:pPr>
              <w:spacing w:line="240" w:lineRule="auto"/>
              <w:rPr>
                <w:color w:val="000000"/>
                <w:sz w:val="18"/>
                <w:szCs w:val="18"/>
                <w:lang w:val="de-DE"/>
              </w:rPr>
            </w:pPr>
            <w:r w:rsidRPr="00FD2ED0">
              <w:rPr>
                <w:color w:val="000000"/>
                <w:sz w:val="18"/>
                <w:szCs w:val="18"/>
              </w:rPr>
              <w:fldChar w:fldCharType="begin">
                <w:fldData xml:space="preserve">PEVuZE5vdGU+PENpdGU+PEF1dGhvcj5EZUNvY2stQ2FzcGVsbDwvQXV0aG9yPjxZZWFyPjIwMjE8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</w:fldData>
              </w:fldChar>
            </w:r>
            <w:r w:rsidR="00CE7201" w:rsidRPr="00FD2ED0">
              <w:rPr>
                <w:color w:val="000000"/>
                <w:sz w:val="18"/>
                <w:szCs w:val="18"/>
                <w:lang w:val="de-DE"/>
              </w:rPr>
              <w:instrText xml:space="preserve"> ADDIN EN.CITE </w:instrText>
            </w:r>
            <w:r w:rsidR="00CE7201" w:rsidRPr="00FD2ED0">
              <w:rPr>
                <w:color w:val="000000"/>
                <w:sz w:val="18"/>
                <w:szCs w:val="18"/>
              </w:rPr>
              <w:fldChar w:fldCharType="begin">
                <w:fldData xml:space="preserve">PEVuZE5vdGU+PENpdGU+PEF1dGhvcj5EZUNvY2stQ2FzcGVsbDwvQXV0aG9yPjxZZWFyPjIwMjE8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</w:fldData>
              </w:fldChar>
            </w:r>
            <w:r w:rsidR="00CE7201" w:rsidRPr="00FD2ED0">
              <w:rPr>
                <w:color w:val="000000"/>
                <w:sz w:val="18"/>
                <w:szCs w:val="18"/>
                <w:lang w:val="de-DE"/>
              </w:rPr>
              <w:instrText xml:space="preserve"> ADDIN EN.CITE.DATA </w:instrText>
            </w:r>
            <w:r w:rsidR="00CE7201" w:rsidRPr="00FD2ED0">
              <w:rPr>
                <w:color w:val="000000"/>
                <w:sz w:val="18"/>
                <w:szCs w:val="18"/>
              </w:rPr>
            </w:r>
            <w:r w:rsidR="00CE7201" w:rsidRPr="00FD2ED0">
              <w:rPr>
                <w:color w:val="000000"/>
                <w:sz w:val="18"/>
                <w:szCs w:val="18"/>
              </w:rPr>
              <w:fldChar w:fldCharType="end"/>
            </w:r>
            <w:r w:rsidRPr="00FD2ED0">
              <w:rPr>
                <w:color w:val="000000"/>
                <w:sz w:val="18"/>
                <w:szCs w:val="18"/>
              </w:rPr>
            </w:r>
            <w:r w:rsidRPr="00FD2ED0">
              <w:rPr>
                <w:color w:val="000000"/>
                <w:sz w:val="18"/>
                <w:szCs w:val="18"/>
              </w:rPr>
              <w:fldChar w:fldCharType="separate"/>
            </w:r>
            <w:r w:rsidR="00CE7201" w:rsidRPr="00FD2ED0">
              <w:rPr>
                <w:noProof/>
                <w:color w:val="000000"/>
                <w:sz w:val="18"/>
                <w:szCs w:val="18"/>
                <w:lang w:val="de-DE"/>
              </w:rPr>
              <w:t>(DeCock-Caspell, Vasseur, &amp; Swart, 2021; Vollstedt, Koerth, Tsakiris, Nieskens, &amp; Vafeidis, 2021)</w:t>
            </w:r>
            <w:r w:rsidRPr="00FD2ED0">
              <w:rPr>
                <w:color w:val="000000"/>
                <w:sz w:val="18"/>
                <w:szCs w:val="18"/>
              </w:rPr>
              <w:fldChar w:fldCharType="end"/>
            </w:r>
          </w:p>
        </w:tc>
      </w:tr>
      <w:tr w:rsidR="00F557DE" w:rsidRPr="00F615A1" w14:paraId="160AD926" w14:textId="77777777" w:rsidTr="00DA2A4F">
        <w:trPr>
          <w:trHeight w:val="1071"/>
        </w:trPr>
        <w:tc>
          <w:tcPr>
            <w:tcW w:w="1986" w:type="dxa"/>
            <w:vMerge/>
            <w:shd w:val="clear" w:color="auto" w:fill="auto"/>
            <w:vAlign w:val="center"/>
            <w:hideMark/>
          </w:tcPr>
          <w:p w14:paraId="2C23D0C9" w14:textId="77777777" w:rsidR="00F557DE" w:rsidRPr="00FD2ED0" w:rsidRDefault="00F557DE" w:rsidP="00DA2A4F">
            <w:pPr>
              <w:spacing w:line="240" w:lineRule="auto"/>
              <w:jc w:val="left"/>
              <w:rPr>
                <w:b/>
                <w:bCs/>
                <w:color w:val="000000"/>
                <w:sz w:val="18"/>
                <w:szCs w:val="18"/>
                <w:lang w:val="de-DE"/>
              </w:rPr>
            </w:pPr>
          </w:p>
        </w:tc>
        <w:tc>
          <w:tcPr>
            <w:tcW w:w="8510" w:type="dxa"/>
            <w:shd w:val="clear" w:color="auto" w:fill="auto"/>
            <w:hideMark/>
          </w:tcPr>
          <w:p w14:paraId="750D68C9" w14:textId="5984FC3D" w:rsidR="00F557DE" w:rsidRPr="00FD2ED0" w:rsidRDefault="00F557DE" w:rsidP="00DA2A4F">
            <w:pPr>
              <w:spacing w:line="240" w:lineRule="auto"/>
              <w:rPr>
                <w:b/>
                <w:bCs/>
                <w:color w:val="000000"/>
                <w:sz w:val="18"/>
                <w:szCs w:val="18"/>
              </w:rPr>
            </w:pPr>
            <w:r w:rsidRPr="00FD2ED0">
              <w:rPr>
                <w:b/>
                <w:bCs/>
                <w:color w:val="000000"/>
                <w:sz w:val="18"/>
                <w:szCs w:val="18"/>
              </w:rPr>
              <w:t xml:space="preserve">Web-based decision-support tools (S and T). </w:t>
            </w:r>
            <w:r w:rsidRPr="00FD2ED0">
              <w:rPr>
                <w:color w:val="000000"/>
                <w:sz w:val="18"/>
                <w:szCs w:val="18"/>
              </w:rPr>
              <w:t xml:space="preserve">Aims to disseminate end-to-end climate and pollution risk information. Rapid assessment web tools are information systems developed to automate and expedite the calculation or estimation of climate and pollution risks. The web-tool offers a user-friendly interface for specific users with interactive graphs and the ability to produce standardized reports. The tool can serve spatial maps of specific hazard, socio-economic vulnerability, and climate risks under different scenarios. </w:t>
            </w:r>
          </w:p>
        </w:tc>
        <w:tc>
          <w:tcPr>
            <w:tcW w:w="4252" w:type="dxa"/>
            <w:shd w:val="clear" w:color="auto" w:fill="auto"/>
            <w:hideMark/>
          </w:tcPr>
          <w:p w14:paraId="4C2070DB" w14:textId="2B1DCC60" w:rsidR="00F557DE" w:rsidRPr="00FD2ED0" w:rsidRDefault="00F557DE" w:rsidP="00DA2A4F">
            <w:pPr>
              <w:spacing w:line="240" w:lineRule="auto"/>
              <w:rPr>
                <w:color w:val="000000"/>
                <w:sz w:val="18"/>
                <w:szCs w:val="18"/>
                <w:lang w:val="de-DE"/>
              </w:rPr>
            </w:pPr>
            <w:r w:rsidRPr="00FD2ED0">
              <w:rPr>
                <w:color w:val="000000"/>
                <w:sz w:val="18"/>
                <w:szCs w:val="18"/>
              </w:rPr>
              <w:fldChar w:fldCharType="begin">
                <w:fldData xml:space="preserve">PEVuZE5vdGU+PENpdGU+PEF1dGhvcj5FbmdlbHN0YWQ8L0F1dGhvcj48WWVhcj4yMDIyPC9ZZWFy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</w:fldData>
              </w:fldChar>
            </w:r>
            <w:r w:rsidRPr="00FD2ED0">
              <w:rPr>
                <w:color w:val="000000"/>
                <w:sz w:val="18"/>
                <w:szCs w:val="18"/>
                <w:lang w:val="de-DE"/>
              </w:rPr>
              <w:instrText xml:space="preserve"> ADDIN EN.CITE </w:instrText>
            </w:r>
            <w:r w:rsidRPr="00FD2ED0">
              <w:rPr>
                <w:color w:val="000000"/>
                <w:sz w:val="18"/>
                <w:szCs w:val="18"/>
              </w:rPr>
              <w:fldChar w:fldCharType="begin">
                <w:fldData xml:space="preserve">PEVuZE5vdGU+PENpdGU+PEF1dGhvcj5FbmdlbHN0YWQ8L0F1dGhvcj48WWVhcj4yMDIyPC9ZZWFy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</w:fldData>
              </w:fldChar>
            </w:r>
            <w:r w:rsidRPr="00FD2ED0">
              <w:rPr>
                <w:color w:val="000000"/>
                <w:sz w:val="18"/>
                <w:szCs w:val="18"/>
                <w:lang w:val="de-DE"/>
              </w:rPr>
              <w:instrText xml:space="preserve"> ADDIN EN.CITE.DATA </w:instrText>
            </w:r>
            <w:r w:rsidRPr="00FD2ED0">
              <w:rPr>
                <w:color w:val="000000"/>
                <w:sz w:val="18"/>
                <w:szCs w:val="18"/>
              </w:rPr>
            </w:r>
            <w:r w:rsidRPr="00FD2ED0">
              <w:rPr>
                <w:color w:val="000000"/>
                <w:sz w:val="18"/>
                <w:szCs w:val="18"/>
              </w:rPr>
              <w:fldChar w:fldCharType="end"/>
            </w:r>
            <w:r w:rsidRPr="00FD2ED0">
              <w:rPr>
                <w:color w:val="000000"/>
                <w:sz w:val="18"/>
                <w:szCs w:val="18"/>
              </w:rPr>
            </w:r>
            <w:r w:rsidRPr="00FD2ED0">
              <w:rPr>
                <w:color w:val="000000"/>
                <w:sz w:val="18"/>
                <w:szCs w:val="18"/>
              </w:rPr>
              <w:fldChar w:fldCharType="separate"/>
            </w:r>
            <w:r w:rsidRPr="00FD2ED0">
              <w:rPr>
                <w:noProof/>
                <w:color w:val="000000"/>
                <w:sz w:val="18"/>
                <w:szCs w:val="18"/>
                <w:lang w:val="de-DE"/>
              </w:rPr>
              <w:t>(Engelstad et al., 2022; Mohanty &amp; Karmakar, 2021; Rammer et al., 2014)</w:t>
            </w:r>
            <w:r w:rsidRPr="00FD2ED0">
              <w:rPr>
                <w:color w:val="000000"/>
                <w:sz w:val="18"/>
                <w:szCs w:val="18"/>
              </w:rPr>
              <w:fldChar w:fldCharType="end"/>
            </w:r>
          </w:p>
        </w:tc>
      </w:tr>
      <w:tr w:rsidR="00F557DE" w:rsidRPr="009E18AB" w14:paraId="0F51D770" w14:textId="77777777" w:rsidTr="00DA2A4F">
        <w:trPr>
          <w:trHeight w:val="859"/>
        </w:trPr>
        <w:tc>
          <w:tcPr>
            <w:tcW w:w="1986" w:type="dxa"/>
            <w:vMerge/>
            <w:tcBorders>
              <w:bottom w:val="single" w:sz="4" w:space="0" w:color="auto"/>
            </w:tcBorders>
            <w:shd w:val="clear" w:color="auto" w:fill="auto"/>
            <w:vAlign w:val="center"/>
            <w:hideMark/>
          </w:tcPr>
          <w:p w14:paraId="088DFD21" w14:textId="77777777" w:rsidR="00F557DE" w:rsidRPr="00FD2ED0" w:rsidRDefault="00F557DE" w:rsidP="00DA2A4F">
            <w:pPr>
              <w:spacing w:line="240" w:lineRule="auto"/>
              <w:jc w:val="left"/>
              <w:rPr>
                <w:b/>
                <w:bCs/>
                <w:color w:val="000000"/>
                <w:sz w:val="18"/>
                <w:szCs w:val="18"/>
                <w:lang w:val="de-DE"/>
              </w:rPr>
            </w:pPr>
          </w:p>
        </w:tc>
        <w:tc>
          <w:tcPr>
            <w:tcW w:w="8510" w:type="dxa"/>
            <w:tcBorders>
              <w:bottom w:val="single" w:sz="4" w:space="0" w:color="auto"/>
            </w:tcBorders>
            <w:shd w:val="clear" w:color="auto" w:fill="auto"/>
            <w:hideMark/>
          </w:tcPr>
          <w:p w14:paraId="4A34925C" w14:textId="3ED22C0E" w:rsidR="00F557DE" w:rsidRPr="00FD2ED0" w:rsidRDefault="00F557DE" w:rsidP="00DA2A4F">
            <w:pPr>
              <w:spacing w:line="240" w:lineRule="auto"/>
              <w:rPr>
                <w:b/>
                <w:bCs/>
                <w:color w:val="000000"/>
                <w:sz w:val="18"/>
                <w:szCs w:val="18"/>
              </w:rPr>
            </w:pPr>
            <w:r w:rsidRPr="00FD2ED0">
              <w:rPr>
                <w:b/>
                <w:bCs/>
                <w:color w:val="000000"/>
                <w:sz w:val="18"/>
                <w:szCs w:val="18"/>
              </w:rPr>
              <w:t xml:space="preserve">Literacy (S and T). Formal education, trainings, science communication, digital and games. </w:t>
            </w:r>
            <w:r w:rsidRPr="00FD2ED0">
              <w:rPr>
                <w:color w:val="000000"/>
                <w:sz w:val="18"/>
                <w:szCs w:val="18"/>
              </w:rPr>
              <w:t xml:space="preserve">Development and delivery of integrated information centred on climate, pollution, social, economic information. Integrated and multidisciplinary literacy with emphasis on empowerment through reasoning skill. Literacy could be delivered in different forms from primary education to and university and capacity building courses. </w:t>
            </w:r>
          </w:p>
        </w:tc>
        <w:tc>
          <w:tcPr>
            <w:tcW w:w="4252" w:type="dxa"/>
            <w:tcBorders>
              <w:bottom w:val="single" w:sz="4" w:space="0" w:color="auto"/>
            </w:tcBorders>
            <w:shd w:val="clear" w:color="auto" w:fill="auto"/>
            <w:hideMark/>
          </w:tcPr>
          <w:p w14:paraId="04164679" w14:textId="45A351E5" w:rsidR="00F557DE" w:rsidRPr="00FD2ED0" w:rsidRDefault="00F557DE" w:rsidP="00DA2A4F">
            <w:pPr>
              <w:spacing w:line="240" w:lineRule="auto"/>
              <w:rPr>
                <w:color w:val="000000"/>
                <w:sz w:val="18"/>
                <w:szCs w:val="18"/>
              </w:rPr>
            </w:pPr>
            <w:r w:rsidRPr="00FD2ED0">
              <w:rPr>
                <w:color w:val="000000"/>
                <w:sz w:val="18"/>
                <w:szCs w:val="18"/>
              </w:rPr>
              <w:fldChar w:fldCharType="begin">
                <w:fldData xml:space="preserve">PEVuZE5vdGU+PENpdGU+PEF1dGhvcj5LdXRoZTwvQXV0aG9yPjxZZWFyPjIwMjA8L1llYXI+PFJl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</w:fldData>
              </w:fldChar>
            </w:r>
            <w:r w:rsidR="00CE7201" w:rsidRPr="00FD2ED0">
              <w:rPr>
                <w:color w:val="000000"/>
                <w:sz w:val="18"/>
                <w:szCs w:val="18"/>
              </w:rPr>
              <w:instrText xml:space="preserve"> ADDIN EN.CITE </w:instrText>
            </w:r>
            <w:r w:rsidR="00CE7201" w:rsidRPr="00FD2ED0">
              <w:rPr>
                <w:color w:val="000000"/>
                <w:sz w:val="18"/>
                <w:szCs w:val="18"/>
              </w:rPr>
              <w:fldChar w:fldCharType="begin">
                <w:fldData xml:space="preserve">PEVuZE5vdGU+PENpdGU+PEF1dGhvcj5LdXRoZTwvQXV0aG9yPjxZZWFyPjIwMjA8L1llYXI+PFJl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</w:fldData>
              </w:fldChar>
            </w:r>
            <w:r w:rsidR="00CE7201" w:rsidRPr="00FD2ED0">
              <w:rPr>
                <w:color w:val="000000"/>
                <w:sz w:val="18"/>
                <w:szCs w:val="18"/>
              </w:rPr>
              <w:instrText xml:space="preserve"> ADDIN EN.CITE.DATA </w:instrText>
            </w:r>
            <w:r w:rsidR="00CE7201" w:rsidRPr="00FD2ED0">
              <w:rPr>
                <w:color w:val="000000"/>
                <w:sz w:val="18"/>
                <w:szCs w:val="18"/>
              </w:rPr>
            </w:r>
            <w:r w:rsidR="00CE7201" w:rsidRPr="00FD2ED0">
              <w:rPr>
                <w:color w:val="000000"/>
                <w:sz w:val="18"/>
                <w:szCs w:val="18"/>
              </w:rPr>
              <w:fldChar w:fldCharType="end"/>
            </w:r>
            <w:r w:rsidRPr="00FD2ED0">
              <w:rPr>
                <w:color w:val="000000"/>
                <w:sz w:val="18"/>
                <w:szCs w:val="18"/>
              </w:rPr>
            </w:r>
            <w:r w:rsidRPr="00FD2ED0">
              <w:rPr>
                <w:color w:val="000000"/>
                <w:sz w:val="18"/>
                <w:szCs w:val="18"/>
              </w:rPr>
              <w:fldChar w:fldCharType="separate"/>
            </w:r>
            <w:r w:rsidR="00CE7201" w:rsidRPr="00FD2ED0">
              <w:rPr>
                <w:noProof/>
                <w:color w:val="000000"/>
                <w:sz w:val="18"/>
                <w:szCs w:val="18"/>
              </w:rPr>
              <w:t>(Alves et al., 2021; Corner, 2012; Harker-Schuch, Mills, Lade, &amp; Colvin, 2020; Johnston, 2020; Kuthe, Körfgen, Stötter, &amp; Keller, 2020; Schrögel &amp; Kolleck, 2019)</w:t>
            </w:r>
            <w:r w:rsidRPr="00FD2ED0">
              <w:rPr>
                <w:color w:val="000000"/>
                <w:sz w:val="18"/>
                <w:szCs w:val="18"/>
              </w:rPr>
              <w:fldChar w:fldCharType="end"/>
            </w:r>
          </w:p>
        </w:tc>
      </w:tr>
    </w:tbl>
    <w:p w14:paraId="78288322" w14:textId="77777777" w:rsidR="00F471C5" w:rsidRDefault="00F471C5" w:rsidP="009268A5">
      <w:pPr>
        <w:rPr>
          <w:bCs/>
          <w:color w:val="000000" w:themeColor="text1"/>
          <w:szCs w:val="22"/>
        </w:rPr>
      </w:pPr>
    </w:p>
    <w:p w14:paraId="3C7F8D8D" w14:textId="3C06B487" w:rsidR="009268A5" w:rsidRPr="0010643A" w:rsidRDefault="0010643A" w:rsidP="009268A5">
      <w:pPr>
        <w:rPr>
          <w:b/>
          <w:color w:val="000000" w:themeColor="text1"/>
          <w:szCs w:val="22"/>
        </w:rPr>
      </w:pPr>
      <w:r w:rsidRPr="0010643A">
        <w:rPr>
          <w:b/>
          <w:color w:val="000000" w:themeColor="text1"/>
          <w:szCs w:val="22"/>
        </w:rPr>
        <w:t>Definitions</w:t>
      </w:r>
    </w:p>
    <w:p w14:paraId="6848682C" w14:textId="77777777" w:rsidR="0010643A" w:rsidRDefault="0010643A" w:rsidP="009268A5">
      <w:pPr>
        <w:rPr>
          <w:color w:val="000000" w:themeColor="text1"/>
          <w:szCs w:val="22"/>
        </w:rPr>
      </w:pPr>
    </w:p>
    <w:p w14:paraId="23DB328C" w14:textId="484A0566" w:rsidR="0010643A" w:rsidRPr="0010643A" w:rsidRDefault="0010643A" w:rsidP="0010643A">
      <w:pPr>
        <w:rPr>
          <w:color w:val="000000" w:themeColor="text1"/>
          <w:szCs w:val="22"/>
        </w:rPr>
      </w:pPr>
      <w:r w:rsidRPr="0010643A">
        <w:rPr>
          <w:color w:val="000000" w:themeColor="text1"/>
          <w:szCs w:val="22"/>
          <w:vertAlign w:val="superscript"/>
        </w:rPr>
        <w:t>1</w:t>
      </w:r>
      <w:r w:rsidRPr="0010643A">
        <w:rPr>
          <w:vertAlign w:val="superscript"/>
        </w:rPr>
        <w:t xml:space="preserve"> </w:t>
      </w:r>
      <w:r w:rsidR="008E0E28">
        <w:rPr>
          <w:color w:val="000000" w:themeColor="text1"/>
          <w:szCs w:val="22"/>
        </w:rPr>
        <w:t>Diagnosis-</w:t>
      </w:r>
      <w:r w:rsidRPr="0010643A">
        <w:rPr>
          <w:color w:val="000000" w:themeColor="text1"/>
          <w:szCs w:val="22"/>
        </w:rPr>
        <w:t xml:space="preserve">oriented tools </w:t>
      </w:r>
      <w:r w:rsidR="008E0E28">
        <w:rPr>
          <w:color w:val="000000" w:themeColor="text1"/>
          <w:szCs w:val="22"/>
        </w:rPr>
        <w:t>and</w:t>
      </w:r>
      <w:r w:rsidRPr="0010643A">
        <w:rPr>
          <w:color w:val="000000" w:themeColor="text1"/>
          <w:szCs w:val="22"/>
        </w:rPr>
        <w:t xml:space="preserve"> methods are applied for initial assessment and </w:t>
      </w:r>
      <w:r w:rsidR="008E0E28">
        <w:rPr>
          <w:color w:val="000000" w:themeColor="text1"/>
          <w:szCs w:val="22"/>
        </w:rPr>
        <w:t xml:space="preserve">scientific </w:t>
      </w:r>
      <w:r w:rsidRPr="0010643A">
        <w:rPr>
          <w:color w:val="000000" w:themeColor="text1"/>
          <w:szCs w:val="22"/>
        </w:rPr>
        <w:t xml:space="preserve">analysis. </w:t>
      </w:r>
      <w:r w:rsidR="008E0E28">
        <w:rPr>
          <w:color w:val="000000" w:themeColor="text1"/>
          <w:szCs w:val="22"/>
        </w:rPr>
        <w:t>T</w:t>
      </w:r>
      <w:r w:rsidRPr="0010643A">
        <w:rPr>
          <w:color w:val="000000" w:themeColor="text1"/>
          <w:szCs w:val="22"/>
        </w:rPr>
        <w:t>ools can address social, environmental or economic aspects at different levels</w:t>
      </w:r>
      <w:r w:rsidR="008E0E28">
        <w:rPr>
          <w:color w:val="000000" w:themeColor="text1"/>
          <w:szCs w:val="22"/>
        </w:rPr>
        <w:t xml:space="preserve">, such as </w:t>
      </w:r>
      <w:r w:rsidRPr="0010643A">
        <w:rPr>
          <w:color w:val="000000" w:themeColor="text1"/>
          <w:szCs w:val="22"/>
        </w:rPr>
        <w:t>analysis of stakeholder groups, coastal hazards, vulnerabilities, eco</w:t>
      </w:r>
      <w:r w:rsidR="008E0E28">
        <w:rPr>
          <w:color w:val="000000" w:themeColor="text1"/>
          <w:szCs w:val="22"/>
        </w:rPr>
        <w:t>nomic impacts etc.</w:t>
      </w:r>
      <w:r w:rsidRPr="0010643A">
        <w:rPr>
          <w:color w:val="000000" w:themeColor="text1"/>
          <w:szCs w:val="22"/>
        </w:rPr>
        <w:t xml:space="preserve">  </w:t>
      </w:r>
    </w:p>
    <w:p w14:paraId="2B2EF9E8" w14:textId="1AF32D44" w:rsidR="0010643A" w:rsidRPr="0010643A" w:rsidRDefault="0010643A" w:rsidP="0010643A">
      <w:pPr>
        <w:rPr>
          <w:color w:val="000000" w:themeColor="text1"/>
          <w:szCs w:val="22"/>
        </w:rPr>
      </w:pPr>
      <w:r w:rsidRPr="0010643A">
        <w:rPr>
          <w:color w:val="000000" w:themeColor="text1"/>
          <w:szCs w:val="22"/>
          <w:vertAlign w:val="superscript"/>
        </w:rPr>
        <w:t>2</w:t>
      </w:r>
      <w:r w:rsidR="008E0E28">
        <w:rPr>
          <w:color w:val="000000" w:themeColor="text1"/>
          <w:szCs w:val="22"/>
          <w:vertAlign w:val="superscript"/>
        </w:rPr>
        <w:t xml:space="preserve"> </w:t>
      </w:r>
      <w:r w:rsidR="008E0E28">
        <w:rPr>
          <w:color w:val="000000" w:themeColor="text1"/>
          <w:szCs w:val="22"/>
        </w:rPr>
        <w:t>Transfer-</w:t>
      </w:r>
      <w:r w:rsidRPr="0010643A">
        <w:rPr>
          <w:color w:val="000000" w:themeColor="text1"/>
          <w:szCs w:val="22"/>
        </w:rPr>
        <w:t xml:space="preserve">oriented tools </w:t>
      </w:r>
      <w:r w:rsidR="008E0E28">
        <w:rPr>
          <w:color w:val="000000" w:themeColor="text1"/>
          <w:szCs w:val="22"/>
        </w:rPr>
        <w:t xml:space="preserve">and methods are </w:t>
      </w:r>
      <w:r w:rsidRPr="0010643A">
        <w:rPr>
          <w:color w:val="000000" w:themeColor="text1"/>
          <w:szCs w:val="22"/>
        </w:rPr>
        <w:t xml:space="preserve">applied to bridge the knowledge gap between science and society. These tools support the transfer of scientific knowledge </w:t>
      </w:r>
      <w:r w:rsidR="008E0E28">
        <w:rPr>
          <w:color w:val="000000" w:themeColor="text1"/>
          <w:szCs w:val="22"/>
        </w:rPr>
        <w:t>amongst</w:t>
      </w:r>
      <w:r w:rsidRPr="0010643A">
        <w:rPr>
          <w:color w:val="000000" w:themeColor="text1"/>
          <w:szCs w:val="22"/>
        </w:rPr>
        <w:t xml:space="preserve"> interest groups. </w:t>
      </w:r>
    </w:p>
    <w:p w14:paraId="1A862026" w14:textId="0E7B068A" w:rsidR="0010643A" w:rsidRPr="00E9772E" w:rsidRDefault="0010643A" w:rsidP="009268A5">
      <w:pPr>
        <w:rPr>
          <w:color w:val="000000" w:themeColor="text1"/>
          <w:szCs w:val="22"/>
        </w:rPr>
        <w:sectPr w:rsidR="0010643A" w:rsidRPr="00E9772E" w:rsidSect="0010643A">
          <w:footerReference w:type="default" r:id="rId8"/>
          <w:pgSz w:w="16838" w:h="11906" w:orient="landscape"/>
          <w:pgMar w:top="709" w:right="1418" w:bottom="1417" w:left="1134" w:header="708" w:footer="492" w:gutter="0"/>
          <w:lnNumType w:countBy="1" w:restart="continuous"/>
          <w:cols w:space="708"/>
          <w:docGrid w:linePitch="360"/>
        </w:sectPr>
      </w:pPr>
      <w:r w:rsidRPr="0010643A">
        <w:rPr>
          <w:color w:val="000000" w:themeColor="text1"/>
          <w:szCs w:val="22"/>
          <w:vertAlign w:val="superscript"/>
        </w:rPr>
        <w:t xml:space="preserve">3 </w:t>
      </w:r>
      <w:r w:rsidRPr="0010643A">
        <w:rPr>
          <w:color w:val="000000" w:themeColor="text1"/>
          <w:szCs w:val="22"/>
        </w:rPr>
        <w:t>Service</w:t>
      </w:r>
      <w:r w:rsidR="008E0E28">
        <w:rPr>
          <w:color w:val="000000" w:themeColor="text1"/>
          <w:szCs w:val="22"/>
        </w:rPr>
        <w:t xml:space="preserve">-oriented </w:t>
      </w:r>
      <w:r w:rsidRPr="0010643A">
        <w:rPr>
          <w:color w:val="000000" w:themeColor="text1"/>
          <w:szCs w:val="22"/>
        </w:rPr>
        <w:t xml:space="preserve">tools </w:t>
      </w:r>
      <w:r w:rsidR="008E0E28">
        <w:rPr>
          <w:color w:val="000000" w:themeColor="text1"/>
          <w:szCs w:val="22"/>
        </w:rPr>
        <w:t>and</w:t>
      </w:r>
      <w:r w:rsidRPr="0010643A">
        <w:rPr>
          <w:color w:val="000000" w:themeColor="text1"/>
          <w:szCs w:val="22"/>
        </w:rPr>
        <w:t xml:space="preserve"> methods are </w:t>
      </w:r>
      <w:r w:rsidR="008E0E28">
        <w:rPr>
          <w:color w:val="000000" w:themeColor="text1"/>
          <w:szCs w:val="22"/>
        </w:rPr>
        <w:t xml:space="preserve">applied to provide an information </w:t>
      </w:r>
      <w:r w:rsidRPr="0010643A">
        <w:rPr>
          <w:color w:val="000000" w:themeColor="text1"/>
          <w:szCs w:val="22"/>
        </w:rPr>
        <w:t>service to final user</w:t>
      </w:r>
      <w:r w:rsidR="008E0E28">
        <w:rPr>
          <w:color w:val="000000" w:themeColor="text1"/>
          <w:szCs w:val="22"/>
        </w:rPr>
        <w:t>s</w:t>
      </w:r>
      <w:r w:rsidRPr="0010643A">
        <w:rPr>
          <w:color w:val="000000" w:themeColor="text1"/>
          <w:szCs w:val="22"/>
        </w:rPr>
        <w:t xml:space="preserve">. These tools </w:t>
      </w:r>
      <w:r w:rsidR="008E0E28">
        <w:rPr>
          <w:color w:val="000000" w:themeColor="text1"/>
          <w:szCs w:val="22"/>
        </w:rPr>
        <w:t xml:space="preserve">offer </w:t>
      </w:r>
      <w:r w:rsidRPr="0010643A">
        <w:rPr>
          <w:color w:val="000000" w:themeColor="text1"/>
          <w:szCs w:val="22"/>
        </w:rPr>
        <w:t xml:space="preserve">a range of scientific services and products to </w:t>
      </w:r>
      <w:r w:rsidR="008E0E28">
        <w:rPr>
          <w:color w:val="000000" w:themeColor="text1"/>
          <w:szCs w:val="22"/>
        </w:rPr>
        <w:t xml:space="preserve">defined </w:t>
      </w:r>
      <w:r w:rsidRPr="0010643A">
        <w:rPr>
          <w:color w:val="000000" w:themeColor="text1"/>
          <w:szCs w:val="22"/>
        </w:rPr>
        <w:t>stakeholder</w:t>
      </w:r>
      <w:r w:rsidR="008E0E28">
        <w:rPr>
          <w:color w:val="000000" w:themeColor="text1"/>
          <w:szCs w:val="22"/>
        </w:rPr>
        <w:t xml:space="preserve"> groups </w:t>
      </w:r>
      <w:r w:rsidRPr="0010643A">
        <w:rPr>
          <w:color w:val="000000" w:themeColor="text1"/>
          <w:szCs w:val="22"/>
        </w:rPr>
        <w:t>to assist decision</w:t>
      </w:r>
      <w:r w:rsidR="008E0E28">
        <w:rPr>
          <w:color w:val="000000" w:themeColor="text1"/>
          <w:szCs w:val="22"/>
        </w:rPr>
        <w:t>-</w:t>
      </w:r>
      <w:r w:rsidRPr="0010643A">
        <w:rPr>
          <w:color w:val="000000" w:themeColor="text1"/>
          <w:szCs w:val="22"/>
        </w:rPr>
        <w:t xml:space="preserve">makers in </w:t>
      </w:r>
      <w:r w:rsidR="008E0E28">
        <w:rPr>
          <w:color w:val="000000" w:themeColor="text1"/>
          <w:szCs w:val="22"/>
        </w:rPr>
        <w:t>finding solution-oriented approaches</w:t>
      </w:r>
      <w:r w:rsidRPr="0010643A">
        <w:rPr>
          <w:color w:val="000000" w:themeColor="text1"/>
          <w:szCs w:val="22"/>
        </w:rPr>
        <w:t xml:space="preserve"> (e.g., </w:t>
      </w:r>
      <w:r w:rsidR="008E0E28">
        <w:rPr>
          <w:color w:val="000000" w:themeColor="text1"/>
          <w:szCs w:val="22"/>
        </w:rPr>
        <w:t>s</w:t>
      </w:r>
      <w:r w:rsidRPr="0010643A">
        <w:rPr>
          <w:color w:val="000000" w:themeColor="text1"/>
          <w:szCs w:val="22"/>
        </w:rPr>
        <w:t xml:space="preserve">upporting spatial </w:t>
      </w:r>
      <w:r w:rsidR="008E0E28">
        <w:rPr>
          <w:color w:val="000000" w:themeColor="text1"/>
          <w:szCs w:val="22"/>
        </w:rPr>
        <w:t xml:space="preserve">or urban </w:t>
      </w:r>
      <w:r w:rsidR="00DD189C">
        <w:rPr>
          <w:color w:val="000000" w:themeColor="text1"/>
          <w:szCs w:val="22"/>
        </w:rPr>
        <w:t>planning</w:t>
      </w:r>
    </w:p>
    <w:p w14:paraId="27B31AB5" w14:textId="0F88119D" w:rsidR="00530F18" w:rsidRPr="00545B1C" w:rsidRDefault="00530F18" w:rsidP="00C631B9">
      <w:pPr>
        <w:pStyle w:val="berschrift1"/>
        <w:numPr>
          <w:ilvl w:val="0"/>
          <w:numId w:val="0"/>
        </w:numPr>
        <w:rPr>
          <w:szCs w:val="22"/>
          <w:lang w:val="en-GB"/>
        </w:rPr>
      </w:pPr>
      <w:r w:rsidRPr="00545B1C">
        <w:rPr>
          <w:szCs w:val="22"/>
          <w:lang w:val="en-GB"/>
        </w:rPr>
        <w:lastRenderedPageBreak/>
        <w:t>References</w:t>
      </w:r>
      <w:r w:rsidR="0010643A">
        <w:rPr>
          <w:szCs w:val="22"/>
          <w:lang w:val="en-GB"/>
        </w:rPr>
        <w:t xml:space="preserve"> from Table</w:t>
      </w:r>
    </w:p>
    <w:p w14:paraId="6E941EF6" w14:textId="77777777" w:rsidR="00AD70F5" w:rsidRPr="00AD70F5" w:rsidRDefault="00530F18" w:rsidP="00AD70F5">
      <w:pPr>
        <w:pStyle w:val="EndNoteBibliography"/>
        <w:spacing w:after="0"/>
        <w:ind w:left="720" w:hanging="720"/>
        <w:rPr>
          <w:noProof/>
        </w:rPr>
      </w:pPr>
      <w:r w:rsidRPr="00F471C5">
        <w:fldChar w:fldCharType="begin"/>
      </w:r>
      <w:r w:rsidRPr="00545B1C">
        <w:rPr>
          <w:lang w:val="en-GB"/>
        </w:rPr>
        <w:instrText xml:space="preserve"> ADDIN EN.REFLIST </w:instrText>
      </w:r>
      <w:r w:rsidRPr="00F471C5">
        <w:fldChar w:fldCharType="separate"/>
      </w:r>
      <w:r w:rsidR="00AD70F5" w:rsidRPr="00AD70F5">
        <w:rPr>
          <w:noProof/>
        </w:rPr>
        <w:t xml:space="preserve">Alves, T. M., Kokinou, E., Ekstrom, M., Nikolaidis, A., Georgiou, G. C., &amp; Miliou, A. (2021). Scientific, societal and pedagogical approaches to tackle the impact of climate change on marine pollution. </w:t>
      </w:r>
      <w:r w:rsidR="00AD70F5" w:rsidRPr="00AD70F5">
        <w:rPr>
          <w:i/>
          <w:noProof/>
        </w:rPr>
        <w:t>Sci Rep, 11</w:t>
      </w:r>
      <w:r w:rsidR="00AD70F5" w:rsidRPr="00AD70F5">
        <w:rPr>
          <w:noProof/>
        </w:rPr>
        <w:t>(1), 2927. doi:10.1038/s41598-021-82421-y</w:t>
      </w:r>
    </w:p>
    <w:p w14:paraId="6CD0DFCA" w14:textId="77777777" w:rsidR="00AD70F5" w:rsidRPr="00AD70F5" w:rsidRDefault="00AD70F5" w:rsidP="00AD70F5">
      <w:pPr>
        <w:pStyle w:val="EndNoteBibliography"/>
        <w:spacing w:after="0"/>
        <w:ind w:left="720" w:hanging="720"/>
        <w:rPr>
          <w:noProof/>
        </w:rPr>
      </w:pPr>
      <w:r w:rsidRPr="00AD70F5">
        <w:rPr>
          <w:noProof/>
        </w:rPr>
        <w:t xml:space="preserve">Antunes, P., Santos, R., &amp; Videira, N. (2006). Participatory decision making for sustainable development—the use of mediated modelling techniques. </w:t>
      </w:r>
      <w:r w:rsidRPr="00AD70F5">
        <w:rPr>
          <w:i/>
          <w:noProof/>
        </w:rPr>
        <w:t>Land Use Policy, 23</w:t>
      </w:r>
      <w:r w:rsidRPr="00AD70F5">
        <w:rPr>
          <w:noProof/>
        </w:rPr>
        <w:t>(1), 44-52. doi:10.1016/j.landusepol.2004.08.014</w:t>
      </w:r>
    </w:p>
    <w:p w14:paraId="5337462B" w14:textId="77777777" w:rsidR="00AD70F5" w:rsidRPr="00AD70F5" w:rsidRDefault="00AD70F5" w:rsidP="00AD70F5">
      <w:pPr>
        <w:pStyle w:val="EndNoteBibliography"/>
        <w:spacing w:after="0"/>
        <w:ind w:left="720" w:hanging="720"/>
        <w:rPr>
          <w:noProof/>
        </w:rPr>
      </w:pPr>
      <w:r w:rsidRPr="00AD70F5">
        <w:rPr>
          <w:noProof/>
        </w:rPr>
        <w:t xml:space="preserve">Argent, R. M., Voinov, A., Maxwell, T., Cuddy, S. M., Rahman, J. M., Seaton, S., . . . Braddock, R. D. (2006). Comparing modelling frameworks–a workshop approach. </w:t>
      </w:r>
      <w:r w:rsidRPr="00AD70F5">
        <w:rPr>
          <w:i/>
          <w:noProof/>
        </w:rPr>
        <w:t>Environmental Modelling &amp; Software, 21</w:t>
      </w:r>
      <w:r w:rsidRPr="00AD70F5">
        <w:rPr>
          <w:noProof/>
        </w:rPr>
        <w:t xml:space="preserve">(7), 895-910. </w:t>
      </w:r>
    </w:p>
    <w:p w14:paraId="54C0C87F" w14:textId="77777777" w:rsidR="00AD70F5" w:rsidRPr="00AD70F5" w:rsidRDefault="00AD70F5" w:rsidP="00AD70F5">
      <w:pPr>
        <w:pStyle w:val="EndNoteBibliography"/>
        <w:spacing w:after="0"/>
        <w:ind w:left="720" w:hanging="720"/>
        <w:rPr>
          <w:noProof/>
        </w:rPr>
      </w:pPr>
      <w:r w:rsidRPr="00AD70F5">
        <w:rPr>
          <w:noProof/>
        </w:rPr>
        <w:t xml:space="preserve">Barnes, M. L., Wang, P., Cinner, J. E., Graham, N. A. J., Guerrero, A. M., Jasny, L., . . . Zamborain-Mason, J. (2020). Social determinants of adaptive and transformative responses to climate change. </w:t>
      </w:r>
      <w:r w:rsidRPr="00AD70F5">
        <w:rPr>
          <w:i/>
          <w:noProof/>
        </w:rPr>
        <w:t>Nature Climate Change, 10</w:t>
      </w:r>
      <w:r w:rsidRPr="00AD70F5">
        <w:rPr>
          <w:noProof/>
        </w:rPr>
        <w:t>(9), 823-828. doi:10.1038/s41558-020-0871-4</w:t>
      </w:r>
    </w:p>
    <w:p w14:paraId="5D0E0EF5" w14:textId="77777777" w:rsidR="00AD70F5" w:rsidRPr="00AD70F5" w:rsidRDefault="00AD70F5" w:rsidP="00AD70F5">
      <w:pPr>
        <w:pStyle w:val="EndNoteBibliography"/>
        <w:spacing w:after="0"/>
        <w:ind w:left="720" w:hanging="720"/>
        <w:rPr>
          <w:noProof/>
        </w:rPr>
      </w:pPr>
      <w:r w:rsidRPr="00AD70F5">
        <w:rPr>
          <w:noProof/>
        </w:rPr>
        <w:t xml:space="preserve">Berte, E., &amp; Panagopoulos, T. (2014). Enhancing city resilience to climate change by means of ecosystem services improvement: A SWOT analysis for the city of Faro, Portugal. </w:t>
      </w:r>
      <w:r w:rsidRPr="00AD70F5">
        <w:rPr>
          <w:i/>
          <w:noProof/>
        </w:rPr>
        <w:t>International Journal of Urban Sustainable Development, 6</w:t>
      </w:r>
      <w:r w:rsidRPr="00AD70F5">
        <w:rPr>
          <w:noProof/>
        </w:rPr>
        <w:t xml:space="preserve">(2), 241-253. </w:t>
      </w:r>
    </w:p>
    <w:p w14:paraId="6EC7B1E7" w14:textId="77777777" w:rsidR="00AD70F5" w:rsidRPr="00AD70F5" w:rsidRDefault="00AD70F5" w:rsidP="00AD70F5">
      <w:pPr>
        <w:pStyle w:val="EndNoteBibliography"/>
        <w:spacing w:after="0"/>
        <w:ind w:left="720" w:hanging="720"/>
        <w:rPr>
          <w:noProof/>
        </w:rPr>
      </w:pPr>
      <w:r w:rsidRPr="00AD70F5">
        <w:rPr>
          <w:noProof/>
        </w:rPr>
        <w:t xml:space="preserve">Campos, I., Vizinho, A., Coelho, C., Alves, F., Truninger, M., Pereira, C., . . . Penha Lopes, G. (2016). Participation, scenarios and pathways in long-term planning for climate change adaptation. </w:t>
      </w:r>
      <w:r w:rsidRPr="00AD70F5">
        <w:rPr>
          <w:i/>
          <w:noProof/>
        </w:rPr>
        <w:t>Planning Theory &amp; Practice, 17</w:t>
      </w:r>
      <w:r w:rsidRPr="00AD70F5">
        <w:rPr>
          <w:noProof/>
        </w:rPr>
        <w:t>(4), 537-556. doi:10.1080/14649357.2016.1215511</w:t>
      </w:r>
    </w:p>
    <w:p w14:paraId="5E0800DC" w14:textId="77777777" w:rsidR="00AD70F5" w:rsidRPr="00AD70F5" w:rsidRDefault="00AD70F5" w:rsidP="00AD70F5">
      <w:pPr>
        <w:pStyle w:val="EndNoteBibliography"/>
        <w:spacing w:after="0"/>
        <w:ind w:left="720" w:hanging="720"/>
        <w:rPr>
          <w:noProof/>
        </w:rPr>
      </w:pPr>
      <w:r w:rsidRPr="00AD70F5">
        <w:rPr>
          <w:noProof/>
        </w:rPr>
        <w:t xml:space="preserve">Corner, A. (2012). Science literacy and climate views. </w:t>
      </w:r>
      <w:r w:rsidRPr="00AD70F5">
        <w:rPr>
          <w:i/>
          <w:noProof/>
        </w:rPr>
        <w:t>Nature Climate Change, 2</w:t>
      </w:r>
      <w:r w:rsidRPr="00AD70F5">
        <w:rPr>
          <w:noProof/>
        </w:rPr>
        <w:t xml:space="preserve">(10), 710-711. </w:t>
      </w:r>
    </w:p>
    <w:p w14:paraId="04DDA5DB" w14:textId="77777777" w:rsidR="00AD70F5" w:rsidRPr="00AD70F5" w:rsidRDefault="00AD70F5" w:rsidP="00AD70F5">
      <w:pPr>
        <w:pStyle w:val="EndNoteBibliography"/>
        <w:spacing w:after="0"/>
        <w:ind w:left="720" w:hanging="720"/>
        <w:rPr>
          <w:noProof/>
        </w:rPr>
      </w:pPr>
      <w:r w:rsidRPr="00AD70F5">
        <w:rPr>
          <w:noProof/>
        </w:rPr>
        <w:t xml:space="preserve">Coulter, L., Serrao-Neumann, S., &amp; Coiacetto, E. (2019). Climate change adaptation narratives: Linking climate knowledge and future thinking. </w:t>
      </w:r>
      <w:r w:rsidRPr="00AD70F5">
        <w:rPr>
          <w:i/>
          <w:noProof/>
        </w:rPr>
        <w:t>Futures, 111</w:t>
      </w:r>
      <w:r w:rsidRPr="00AD70F5">
        <w:rPr>
          <w:noProof/>
        </w:rPr>
        <w:t>, 57-70. doi:10.1016/j.futures.2019.05.004</w:t>
      </w:r>
    </w:p>
    <w:p w14:paraId="40068FDF" w14:textId="77777777" w:rsidR="00AD70F5" w:rsidRPr="00AD70F5" w:rsidRDefault="00AD70F5" w:rsidP="00AD70F5">
      <w:pPr>
        <w:pStyle w:val="EndNoteBibliography"/>
        <w:spacing w:after="0"/>
        <w:ind w:left="720" w:hanging="720"/>
        <w:rPr>
          <w:noProof/>
        </w:rPr>
      </w:pPr>
      <w:r w:rsidRPr="00AD70F5">
        <w:rPr>
          <w:noProof/>
        </w:rPr>
        <w:t xml:space="preserve">Cunningham, R., Jacobs, B., &amp; Measham, T. G. (2021). Uncovering Engagement Networks for Adaptation in Three Regional Communities: Empirical Examples from New South Wales, Australia. </w:t>
      </w:r>
      <w:r w:rsidRPr="00AD70F5">
        <w:rPr>
          <w:i/>
          <w:noProof/>
        </w:rPr>
        <w:t>Climate, 9</w:t>
      </w:r>
      <w:r w:rsidRPr="00AD70F5">
        <w:rPr>
          <w:noProof/>
        </w:rPr>
        <w:t>(2). doi:10.3390/cli9020021</w:t>
      </w:r>
    </w:p>
    <w:p w14:paraId="76F240AA" w14:textId="77777777" w:rsidR="00AD70F5" w:rsidRPr="00AD70F5" w:rsidRDefault="00AD70F5" w:rsidP="00AD70F5">
      <w:pPr>
        <w:pStyle w:val="EndNoteBibliography"/>
        <w:spacing w:after="0"/>
        <w:ind w:left="720" w:hanging="720"/>
        <w:rPr>
          <w:noProof/>
        </w:rPr>
      </w:pPr>
      <w:r w:rsidRPr="00AD70F5">
        <w:rPr>
          <w:noProof/>
        </w:rPr>
        <w:t xml:space="preserve">de Ruig, L. T., Barnard, P. L., Botzen, W. J. W., Grifman, P., Hart, J. F., de Moel, H., . . . Aerts, J. (2019). An economic evaluation of adaptation pathways in coastal mega cities: An illustration for Los Angeles. </w:t>
      </w:r>
      <w:r w:rsidRPr="00AD70F5">
        <w:rPr>
          <w:i/>
          <w:noProof/>
        </w:rPr>
        <w:t>Sci Total Environ, 678</w:t>
      </w:r>
      <w:r w:rsidRPr="00AD70F5">
        <w:rPr>
          <w:noProof/>
        </w:rPr>
        <w:t>, 647-659. doi:10.1016/j.scitotenv.2019.04.308</w:t>
      </w:r>
    </w:p>
    <w:p w14:paraId="6383CE0C" w14:textId="77777777" w:rsidR="00AD70F5" w:rsidRPr="00AD70F5" w:rsidRDefault="00AD70F5" w:rsidP="00AD70F5">
      <w:pPr>
        <w:pStyle w:val="EndNoteBibliography"/>
        <w:spacing w:after="0"/>
        <w:ind w:left="720" w:hanging="720"/>
        <w:rPr>
          <w:noProof/>
        </w:rPr>
      </w:pPr>
      <w:r w:rsidRPr="00AD70F5">
        <w:rPr>
          <w:noProof/>
        </w:rPr>
        <w:t xml:space="preserve">DeCock-Caspell, M., Vasseur, L., &amp; Swart, N. C. (2021). Visualizations as a tool to increase community engagement in climate change adaptation decision-making. </w:t>
      </w:r>
      <w:r w:rsidRPr="00AD70F5">
        <w:rPr>
          <w:i/>
          <w:noProof/>
        </w:rPr>
        <w:t>Facets, 6</w:t>
      </w:r>
      <w:r w:rsidRPr="00AD70F5">
        <w:rPr>
          <w:noProof/>
        </w:rPr>
        <w:t>(1), 240-251. doi:10.1139/facets-2020-0032</w:t>
      </w:r>
    </w:p>
    <w:p w14:paraId="2F6B68AF" w14:textId="77777777" w:rsidR="00AD70F5" w:rsidRPr="00AD70F5" w:rsidRDefault="00AD70F5" w:rsidP="00AD70F5">
      <w:pPr>
        <w:pStyle w:val="EndNoteBibliography"/>
        <w:spacing w:after="0"/>
        <w:ind w:left="720" w:hanging="720"/>
        <w:rPr>
          <w:noProof/>
        </w:rPr>
      </w:pPr>
      <w:r w:rsidRPr="00AD70F5">
        <w:rPr>
          <w:noProof/>
        </w:rPr>
        <w:t xml:space="preserve">Engelstad, P., Jarnevich, C. S., Hogan, T., Sofaer, H. R., Pearse, I. S., Sieracki, J. L., . . . LaRoe, J. (2022). INHABIT: A web-based decision support tool for invasive plant species habitat visualization and assessment across the contiguous United States. </w:t>
      </w:r>
      <w:r w:rsidRPr="00AD70F5">
        <w:rPr>
          <w:i/>
          <w:noProof/>
        </w:rPr>
        <w:t>PLoS One, 17</w:t>
      </w:r>
      <w:r w:rsidRPr="00AD70F5">
        <w:rPr>
          <w:noProof/>
        </w:rPr>
        <w:t>(2), e0263056. doi:10.1371/journal.pone.0263056</w:t>
      </w:r>
    </w:p>
    <w:p w14:paraId="17734BCE" w14:textId="77777777" w:rsidR="00AD70F5" w:rsidRPr="00AD70F5" w:rsidRDefault="00AD70F5" w:rsidP="00AD70F5">
      <w:pPr>
        <w:pStyle w:val="EndNoteBibliography"/>
        <w:spacing w:after="0"/>
        <w:ind w:left="720" w:hanging="720"/>
        <w:rPr>
          <w:noProof/>
        </w:rPr>
      </w:pPr>
      <w:r w:rsidRPr="00AD70F5">
        <w:rPr>
          <w:noProof/>
        </w:rPr>
        <w:t xml:space="preserve">Ernoul, L., &amp; Wardell-Johnson, A. (2013). Governance in integrated coastal zone management: a social networks analysis of cross-scale collaboration. </w:t>
      </w:r>
      <w:r w:rsidRPr="00AD70F5">
        <w:rPr>
          <w:i/>
          <w:noProof/>
        </w:rPr>
        <w:t>Environmental Conservation, 40</w:t>
      </w:r>
      <w:r w:rsidRPr="00AD70F5">
        <w:rPr>
          <w:noProof/>
        </w:rPr>
        <w:t>(3), 231-240. doi:10.1017/s0376892913000106</w:t>
      </w:r>
    </w:p>
    <w:p w14:paraId="13A6B12A" w14:textId="77777777" w:rsidR="00AD70F5" w:rsidRPr="00AD70F5" w:rsidRDefault="00AD70F5" w:rsidP="00AD70F5">
      <w:pPr>
        <w:pStyle w:val="EndNoteBibliography"/>
        <w:spacing w:after="0"/>
        <w:ind w:left="720" w:hanging="720"/>
        <w:rPr>
          <w:noProof/>
        </w:rPr>
      </w:pPr>
      <w:r w:rsidRPr="00AD70F5">
        <w:rPr>
          <w:noProof/>
        </w:rPr>
        <w:t xml:space="preserve">Falconer, L., Hjøllo, S. S., Telfer, T. C., McAdam, B. J., Hermansen, Ø., &amp; Ytteborg, E. (2020). The importance of calibrating climate change projections to local conditions at aquaculture sites. </w:t>
      </w:r>
      <w:r w:rsidRPr="00AD70F5">
        <w:rPr>
          <w:i/>
          <w:noProof/>
        </w:rPr>
        <w:t>Aquaculture, 514</w:t>
      </w:r>
      <w:r w:rsidRPr="00AD70F5">
        <w:rPr>
          <w:noProof/>
        </w:rPr>
        <w:t>. doi:10.1016/j.aquaculture.2019.734487</w:t>
      </w:r>
    </w:p>
    <w:p w14:paraId="4BB702D2" w14:textId="77777777" w:rsidR="00AD70F5" w:rsidRPr="00AD70F5" w:rsidRDefault="00AD70F5" w:rsidP="00AD70F5">
      <w:pPr>
        <w:pStyle w:val="EndNoteBibliography"/>
        <w:spacing w:after="0"/>
        <w:ind w:left="720" w:hanging="720"/>
        <w:rPr>
          <w:noProof/>
        </w:rPr>
      </w:pPr>
      <w:r w:rsidRPr="00AD70F5">
        <w:rPr>
          <w:noProof/>
        </w:rPr>
        <w:t xml:space="preserve">Goffetti, G., Montini, M., Volpe, F., Gigliotti, M., Pulselli, F. M., Sannino, G., &amp; Marchettini, N. (2018). Disaggregating the SWOT analysis of marine renewable energies. </w:t>
      </w:r>
      <w:r w:rsidRPr="00AD70F5">
        <w:rPr>
          <w:i/>
          <w:noProof/>
        </w:rPr>
        <w:t>Frontiers in Energy Research, 6</w:t>
      </w:r>
      <w:r w:rsidRPr="00AD70F5">
        <w:rPr>
          <w:noProof/>
        </w:rPr>
        <w:t xml:space="preserve">, 138. </w:t>
      </w:r>
    </w:p>
    <w:p w14:paraId="090F4258" w14:textId="77777777" w:rsidR="00AD70F5" w:rsidRPr="00AD70F5" w:rsidRDefault="00AD70F5" w:rsidP="00AD70F5">
      <w:pPr>
        <w:pStyle w:val="EndNoteBibliography"/>
        <w:spacing w:after="0"/>
        <w:ind w:left="720" w:hanging="720"/>
        <w:rPr>
          <w:noProof/>
        </w:rPr>
      </w:pPr>
      <w:r w:rsidRPr="00AD70F5">
        <w:rPr>
          <w:noProof/>
        </w:rPr>
        <w:t xml:space="preserve">Gray, S., Voinov, A., Paolisso, M., Jordan, R., BenDor, T., Bommel, P., . . . Introne, J. (2018). Purpose, processes, partnerships, and products: four Ps to advance participatory socio‐environmental modeling. </w:t>
      </w:r>
      <w:r w:rsidRPr="00AD70F5">
        <w:rPr>
          <w:i/>
          <w:noProof/>
        </w:rPr>
        <w:t>Ecological applications, 28</w:t>
      </w:r>
      <w:r w:rsidRPr="00AD70F5">
        <w:rPr>
          <w:noProof/>
        </w:rPr>
        <w:t xml:space="preserve">(1), 46-61. </w:t>
      </w:r>
    </w:p>
    <w:p w14:paraId="61E50512" w14:textId="77777777" w:rsidR="00AD70F5" w:rsidRPr="00AD70F5" w:rsidRDefault="00AD70F5" w:rsidP="00AD70F5">
      <w:pPr>
        <w:pStyle w:val="EndNoteBibliography"/>
        <w:spacing w:after="0"/>
        <w:ind w:left="720" w:hanging="720"/>
        <w:rPr>
          <w:noProof/>
        </w:rPr>
      </w:pPr>
      <w:r w:rsidRPr="00AD70F5">
        <w:rPr>
          <w:noProof/>
        </w:rPr>
        <w:t xml:space="preserve">Harker-Schuch, I. E., Mills, F. P., Lade, S. J., &amp; Colvin, R. M. (2020). CO2peration–Structuring a 3D interactive digital game to improve climate literacy in the 12-13-year-old age group. </w:t>
      </w:r>
      <w:r w:rsidRPr="00AD70F5">
        <w:rPr>
          <w:i/>
          <w:noProof/>
        </w:rPr>
        <w:t>Computers &amp; Education, 144</w:t>
      </w:r>
      <w:r w:rsidRPr="00AD70F5">
        <w:rPr>
          <w:noProof/>
        </w:rPr>
        <w:t xml:space="preserve">, 103705. </w:t>
      </w:r>
    </w:p>
    <w:p w14:paraId="7F96F652" w14:textId="77777777" w:rsidR="00AD70F5" w:rsidRPr="00AD70F5" w:rsidRDefault="00AD70F5" w:rsidP="00AD70F5">
      <w:pPr>
        <w:pStyle w:val="EndNoteBibliography"/>
        <w:spacing w:after="0"/>
        <w:ind w:left="720" w:hanging="720"/>
        <w:rPr>
          <w:noProof/>
        </w:rPr>
      </w:pPr>
      <w:r w:rsidRPr="00AD70F5">
        <w:rPr>
          <w:noProof/>
        </w:rPr>
        <w:t xml:space="preserve">Hoerterer, C., Schupp, M. F., Benkens, A., Nickiewicz, D., Krause, G., &amp; Buck, B. H. (2020). Stakeholder Perspectives on Opportunities and Challenges in Achieving Sustainable Growth of the Blue Economy in a Changing Climate. </w:t>
      </w:r>
      <w:r w:rsidRPr="00AD70F5">
        <w:rPr>
          <w:i/>
          <w:noProof/>
        </w:rPr>
        <w:t>Frontiers in Marine Science, 6</w:t>
      </w:r>
      <w:r w:rsidRPr="00AD70F5">
        <w:rPr>
          <w:noProof/>
        </w:rPr>
        <w:t>. doi:10.3389/fmars.2019.00795</w:t>
      </w:r>
    </w:p>
    <w:p w14:paraId="75C3FE6B" w14:textId="77777777" w:rsidR="00AD70F5" w:rsidRPr="00AD70F5" w:rsidRDefault="00AD70F5" w:rsidP="00AD70F5">
      <w:pPr>
        <w:pStyle w:val="EndNoteBibliography"/>
        <w:spacing w:after="0"/>
        <w:ind w:left="720" w:hanging="720"/>
        <w:rPr>
          <w:noProof/>
        </w:rPr>
      </w:pPr>
      <w:r w:rsidRPr="00AD70F5">
        <w:rPr>
          <w:noProof/>
        </w:rPr>
        <w:lastRenderedPageBreak/>
        <w:t xml:space="preserve">Horcea-Milcu, A.-I., Martín-López, B., Lam, D. P. M., &amp; Lang, D. J. (2020). Research pathways to foster transformation: linking sustainability science and social-ecological systems research. </w:t>
      </w:r>
      <w:r w:rsidRPr="00AD70F5">
        <w:rPr>
          <w:i/>
          <w:noProof/>
        </w:rPr>
        <w:t>Ecology and Society, 25</w:t>
      </w:r>
      <w:r w:rsidRPr="00AD70F5">
        <w:rPr>
          <w:noProof/>
        </w:rPr>
        <w:t>(1). doi:10.5751/es-11332-250113</w:t>
      </w:r>
    </w:p>
    <w:p w14:paraId="2DD52EF6" w14:textId="77777777" w:rsidR="00AD70F5" w:rsidRPr="00AD70F5" w:rsidRDefault="00AD70F5" w:rsidP="00AD70F5">
      <w:pPr>
        <w:pStyle w:val="EndNoteBibliography"/>
        <w:spacing w:after="0"/>
        <w:ind w:left="720" w:hanging="720"/>
        <w:rPr>
          <w:noProof/>
        </w:rPr>
      </w:pPr>
      <w:r w:rsidRPr="00AD70F5">
        <w:rPr>
          <w:noProof/>
        </w:rPr>
        <w:t xml:space="preserve">Johnston, J. D. (2020). Climate change literacy to combat climate change and its impacts. </w:t>
      </w:r>
      <w:r w:rsidRPr="00AD70F5">
        <w:rPr>
          <w:i/>
          <w:noProof/>
        </w:rPr>
        <w:t>Climate Action</w:t>
      </w:r>
      <w:r w:rsidRPr="00AD70F5">
        <w:rPr>
          <w:noProof/>
        </w:rPr>
        <w:t xml:space="preserve">, 200-212. </w:t>
      </w:r>
    </w:p>
    <w:p w14:paraId="0B13450E" w14:textId="77777777" w:rsidR="00AD70F5" w:rsidRPr="00AD70F5" w:rsidRDefault="00AD70F5" w:rsidP="00AD70F5">
      <w:pPr>
        <w:pStyle w:val="EndNoteBibliography"/>
        <w:spacing w:after="0"/>
        <w:ind w:left="720" w:hanging="720"/>
        <w:rPr>
          <w:noProof/>
        </w:rPr>
      </w:pPr>
      <w:r w:rsidRPr="00AD70F5">
        <w:rPr>
          <w:noProof/>
        </w:rPr>
        <w:t xml:space="preserve">Karrasch, L., Klenke, T., &amp; Kleyer, M. (2019). Land-use elements and attributed ecosystem services: an archetype approach to land-use evaluation at the German North Sea coast. </w:t>
      </w:r>
      <w:r w:rsidRPr="00AD70F5">
        <w:rPr>
          <w:i/>
          <w:noProof/>
        </w:rPr>
        <w:t>Ecology and Society, 24</w:t>
      </w:r>
      <w:r w:rsidRPr="00AD70F5">
        <w:rPr>
          <w:noProof/>
        </w:rPr>
        <w:t>(2). doi:10.5751/es-10744-240213</w:t>
      </w:r>
    </w:p>
    <w:p w14:paraId="09B72529" w14:textId="77777777" w:rsidR="00AD70F5" w:rsidRPr="00AD70F5" w:rsidRDefault="00AD70F5" w:rsidP="00AD70F5">
      <w:pPr>
        <w:pStyle w:val="EndNoteBibliography"/>
        <w:spacing w:after="0"/>
        <w:ind w:left="720" w:hanging="720"/>
        <w:rPr>
          <w:noProof/>
        </w:rPr>
      </w:pPr>
      <w:r w:rsidRPr="00AD70F5">
        <w:rPr>
          <w:noProof/>
        </w:rPr>
        <w:t xml:space="preserve">Kuthe, A., Körfgen, A., Stötter, J., &amp; Keller, L. (2020). Strengthening their climate change literacy: A case study addressing the weaknesses in young people’s climate change awareness. </w:t>
      </w:r>
      <w:r w:rsidRPr="00AD70F5">
        <w:rPr>
          <w:i/>
          <w:noProof/>
        </w:rPr>
        <w:t>Applied Environmental Education &amp; Communication, 19</w:t>
      </w:r>
      <w:r w:rsidRPr="00AD70F5">
        <w:rPr>
          <w:noProof/>
        </w:rPr>
        <w:t xml:space="preserve">(4), 375-388. </w:t>
      </w:r>
    </w:p>
    <w:p w14:paraId="2786E516" w14:textId="77777777" w:rsidR="00AD70F5" w:rsidRPr="00AD70F5" w:rsidRDefault="00AD70F5" w:rsidP="00AD70F5">
      <w:pPr>
        <w:pStyle w:val="EndNoteBibliography"/>
        <w:spacing w:after="0"/>
        <w:ind w:left="720" w:hanging="720"/>
        <w:rPr>
          <w:noProof/>
        </w:rPr>
      </w:pPr>
      <w:r w:rsidRPr="00AD70F5">
        <w:rPr>
          <w:noProof/>
        </w:rPr>
        <w:t xml:space="preserve">Lawrence, D. (2020). Uncertainty introduced by flood frequency analysis in projections for changes in flood magnitudes under a future climate in Norway. </w:t>
      </w:r>
      <w:r w:rsidRPr="00AD70F5">
        <w:rPr>
          <w:i/>
          <w:noProof/>
        </w:rPr>
        <w:t>Journal of Hydrology: Regional Studies, 28</w:t>
      </w:r>
      <w:r w:rsidRPr="00AD70F5">
        <w:rPr>
          <w:noProof/>
        </w:rPr>
        <w:t xml:space="preserve">, 100675. </w:t>
      </w:r>
    </w:p>
    <w:p w14:paraId="0B11A644" w14:textId="77777777" w:rsidR="00AD70F5" w:rsidRPr="00AD70F5" w:rsidRDefault="00AD70F5" w:rsidP="00AD70F5">
      <w:pPr>
        <w:pStyle w:val="EndNoteBibliography"/>
        <w:spacing w:after="0"/>
        <w:ind w:left="720" w:hanging="720"/>
        <w:rPr>
          <w:noProof/>
        </w:rPr>
      </w:pPr>
      <w:r w:rsidRPr="00AD70F5">
        <w:rPr>
          <w:noProof/>
        </w:rPr>
        <w:t xml:space="preserve">Lawrence, J., Stephens, S., Blackett, P., Bell, R. G., &amp; Priestley, R. (2021). Climate Services Transformed: Decision-Making Practice for the Coast in a Changing Climate. </w:t>
      </w:r>
      <w:r w:rsidRPr="00AD70F5">
        <w:rPr>
          <w:i/>
          <w:noProof/>
        </w:rPr>
        <w:t>Frontiers in Marine Science, 8</w:t>
      </w:r>
      <w:r w:rsidRPr="00AD70F5">
        <w:rPr>
          <w:noProof/>
        </w:rPr>
        <w:t>. doi:10.3389/fmars.2021.703902</w:t>
      </w:r>
    </w:p>
    <w:p w14:paraId="0C3E632B" w14:textId="77777777" w:rsidR="00AD70F5" w:rsidRPr="00AD70F5" w:rsidRDefault="00AD70F5" w:rsidP="00AD70F5">
      <w:pPr>
        <w:pStyle w:val="EndNoteBibliography"/>
        <w:spacing w:after="0"/>
        <w:ind w:left="720" w:hanging="720"/>
        <w:rPr>
          <w:noProof/>
        </w:rPr>
      </w:pPr>
      <w:r w:rsidRPr="00AD70F5">
        <w:rPr>
          <w:noProof/>
        </w:rPr>
        <w:t xml:space="preserve">Lazzari, N., Becerro, M. A., Sanabria-Fernandez, J. A., &amp; Martin-Lopez, B. (2021). Assessing social-ecological vulnerability of coastal systems to fishing and tourism. </w:t>
      </w:r>
      <w:r w:rsidRPr="00AD70F5">
        <w:rPr>
          <w:i/>
          <w:noProof/>
        </w:rPr>
        <w:t>Sci Total Environ, 784</w:t>
      </w:r>
      <w:r w:rsidRPr="00AD70F5">
        <w:rPr>
          <w:noProof/>
        </w:rPr>
        <w:t>, 147078. doi:10.1016/j.scitotenv.2021.147078</w:t>
      </w:r>
    </w:p>
    <w:p w14:paraId="15F75752" w14:textId="77777777" w:rsidR="00AD70F5" w:rsidRPr="00AD70F5" w:rsidRDefault="00AD70F5" w:rsidP="00AD70F5">
      <w:pPr>
        <w:pStyle w:val="EndNoteBibliography"/>
        <w:spacing w:after="0"/>
        <w:ind w:left="720" w:hanging="720"/>
        <w:rPr>
          <w:noProof/>
        </w:rPr>
      </w:pPr>
      <w:r w:rsidRPr="00AD70F5">
        <w:rPr>
          <w:noProof/>
        </w:rPr>
        <w:t xml:space="preserve">Maragno, D., dall’Omo, C. F., Pozzer, G., Bassan, N., &amp; Musco, F. (2020). Land–Sea Interaction: Integrating Climate Adaptation Planning and Maritime Spatial Planning in the North Adriatic Basin. </w:t>
      </w:r>
      <w:r w:rsidRPr="00AD70F5">
        <w:rPr>
          <w:i/>
          <w:noProof/>
        </w:rPr>
        <w:t>Sustainability, 12</w:t>
      </w:r>
      <w:r w:rsidRPr="00AD70F5">
        <w:rPr>
          <w:noProof/>
        </w:rPr>
        <w:t>(13). doi:10.3390/su12135319</w:t>
      </w:r>
    </w:p>
    <w:p w14:paraId="06D68E48" w14:textId="77777777" w:rsidR="00AD70F5" w:rsidRPr="00AD70F5" w:rsidRDefault="00AD70F5" w:rsidP="00AD70F5">
      <w:pPr>
        <w:pStyle w:val="EndNoteBibliography"/>
        <w:spacing w:after="0"/>
        <w:ind w:left="720" w:hanging="720"/>
        <w:rPr>
          <w:noProof/>
        </w:rPr>
      </w:pPr>
      <w:r w:rsidRPr="00AD70F5">
        <w:rPr>
          <w:noProof/>
        </w:rPr>
        <w:t xml:space="preserve">McKinley, E., &amp; Ballinger, R. C. (2018). Welsh legislation in a new era: A stakeholder perspective for coastal management. </w:t>
      </w:r>
      <w:r w:rsidRPr="00AD70F5">
        <w:rPr>
          <w:i/>
          <w:noProof/>
        </w:rPr>
        <w:t>Marine Policy, 97</w:t>
      </w:r>
      <w:r w:rsidRPr="00AD70F5">
        <w:rPr>
          <w:noProof/>
        </w:rPr>
        <w:t xml:space="preserve">, 253-261. </w:t>
      </w:r>
    </w:p>
    <w:p w14:paraId="53205009" w14:textId="77777777" w:rsidR="00AD70F5" w:rsidRPr="00AD70F5" w:rsidRDefault="00AD70F5" w:rsidP="00AD70F5">
      <w:pPr>
        <w:pStyle w:val="EndNoteBibliography"/>
        <w:spacing w:after="0"/>
        <w:ind w:left="720" w:hanging="720"/>
        <w:rPr>
          <w:noProof/>
        </w:rPr>
      </w:pPr>
      <w:r w:rsidRPr="00AD70F5">
        <w:rPr>
          <w:noProof/>
        </w:rPr>
        <w:t xml:space="preserve">Meriläinen, E., Kelman, I., Peters, L. E., &amp; Shannon, G. (2022). Puppeteering as a metaphor for unpacking power in participatory action research on climate change and health. </w:t>
      </w:r>
      <w:r w:rsidRPr="00AD70F5">
        <w:rPr>
          <w:i/>
          <w:noProof/>
        </w:rPr>
        <w:t>Climate and Development, 14</w:t>
      </w:r>
      <w:r w:rsidRPr="00AD70F5">
        <w:rPr>
          <w:noProof/>
        </w:rPr>
        <w:t xml:space="preserve">(5), 419-430. </w:t>
      </w:r>
    </w:p>
    <w:p w14:paraId="598B02BB" w14:textId="77777777" w:rsidR="00AD70F5" w:rsidRPr="00AD70F5" w:rsidRDefault="00AD70F5" w:rsidP="00AD70F5">
      <w:pPr>
        <w:pStyle w:val="EndNoteBibliography"/>
        <w:spacing w:after="0"/>
        <w:ind w:left="720" w:hanging="720"/>
        <w:rPr>
          <w:noProof/>
        </w:rPr>
      </w:pPr>
      <w:r w:rsidRPr="00AD70F5">
        <w:rPr>
          <w:noProof/>
        </w:rPr>
        <w:t xml:space="preserve">Mohanty, M. P., &amp; Karmakar, S. (2021). WebFRIS: An efficient web-based decision support tool to disseminate end-to-end risk information for flood management. </w:t>
      </w:r>
      <w:r w:rsidRPr="00AD70F5">
        <w:rPr>
          <w:i/>
          <w:noProof/>
        </w:rPr>
        <w:t>Journal of Environmental Management, 288</w:t>
      </w:r>
      <w:r w:rsidRPr="00AD70F5">
        <w:rPr>
          <w:noProof/>
        </w:rPr>
        <w:t xml:space="preserve">, 112456. </w:t>
      </w:r>
    </w:p>
    <w:p w14:paraId="7A530B0C" w14:textId="77777777" w:rsidR="00AD70F5" w:rsidRPr="00AD70F5" w:rsidRDefault="00AD70F5" w:rsidP="00AD70F5">
      <w:pPr>
        <w:pStyle w:val="EndNoteBibliography"/>
        <w:spacing w:after="0"/>
        <w:ind w:left="720" w:hanging="720"/>
        <w:rPr>
          <w:noProof/>
        </w:rPr>
      </w:pPr>
      <w:r w:rsidRPr="00AD70F5">
        <w:rPr>
          <w:noProof/>
        </w:rPr>
        <w:t xml:space="preserve">Molino, G. D., Kenney, M. A., &amp; Sutton-Grier, A. E. (2020). Stakeholder-defined scientific needs for coastal resilience decisions in the Northeast U.S. </w:t>
      </w:r>
      <w:r w:rsidRPr="00AD70F5">
        <w:rPr>
          <w:i/>
          <w:noProof/>
        </w:rPr>
        <w:t>Marine Policy, 118</w:t>
      </w:r>
      <w:r w:rsidRPr="00AD70F5">
        <w:rPr>
          <w:noProof/>
        </w:rPr>
        <w:t>. doi:10.1016/j.marpol.2020.103987</w:t>
      </w:r>
    </w:p>
    <w:p w14:paraId="5285D20B" w14:textId="77777777" w:rsidR="00AD70F5" w:rsidRPr="00AD70F5" w:rsidRDefault="00AD70F5" w:rsidP="00AD70F5">
      <w:pPr>
        <w:pStyle w:val="EndNoteBibliography"/>
        <w:spacing w:after="0"/>
        <w:ind w:left="720" w:hanging="720"/>
        <w:rPr>
          <w:noProof/>
        </w:rPr>
      </w:pPr>
      <w:r w:rsidRPr="00AD70F5">
        <w:rPr>
          <w:noProof/>
        </w:rPr>
        <w:t xml:space="preserve">Moore, S. A., Brown, G., Kobryn, H., &amp; Strickland-Munro, J. (2017). Identifying conflict potential in a coastal and marine environment using participatory mapping. </w:t>
      </w:r>
      <w:r w:rsidRPr="00AD70F5">
        <w:rPr>
          <w:i/>
          <w:noProof/>
        </w:rPr>
        <w:t>Journal of Environmental Management, 197</w:t>
      </w:r>
      <w:r w:rsidRPr="00AD70F5">
        <w:rPr>
          <w:noProof/>
        </w:rPr>
        <w:t xml:space="preserve">, 706-718. </w:t>
      </w:r>
    </w:p>
    <w:p w14:paraId="11668D22" w14:textId="77777777" w:rsidR="00AD70F5" w:rsidRPr="00AD70F5" w:rsidRDefault="00AD70F5" w:rsidP="00AD70F5">
      <w:pPr>
        <w:pStyle w:val="EndNoteBibliography"/>
        <w:spacing w:after="0"/>
        <w:ind w:left="720" w:hanging="720"/>
        <w:rPr>
          <w:noProof/>
        </w:rPr>
      </w:pPr>
      <w:r w:rsidRPr="00AD70F5">
        <w:rPr>
          <w:noProof/>
        </w:rPr>
        <w:t xml:space="preserve">Moser, S. C., Ekstrom, J. A., Kim, J., &amp; Heitsch, S. (2019). Adaptation finance archetypes: local governments´ persistent challenges of funding adaptation to climate change and ways to overcome them. </w:t>
      </w:r>
      <w:r w:rsidRPr="00AD70F5">
        <w:rPr>
          <w:i/>
          <w:noProof/>
        </w:rPr>
        <w:t>Ecology and Society, 24</w:t>
      </w:r>
      <w:r w:rsidRPr="00AD70F5">
        <w:rPr>
          <w:noProof/>
        </w:rPr>
        <w:t>(2). doi:10.5751/es-10980-240228</w:t>
      </w:r>
    </w:p>
    <w:p w14:paraId="1BD6145F" w14:textId="03F3A6B5" w:rsidR="00AD70F5" w:rsidRPr="00AD70F5" w:rsidRDefault="00AD70F5" w:rsidP="00AD70F5">
      <w:pPr>
        <w:pStyle w:val="EndNoteBibliography"/>
        <w:spacing w:after="0"/>
        <w:ind w:left="720" w:hanging="720"/>
        <w:rPr>
          <w:noProof/>
        </w:rPr>
      </w:pPr>
      <w:r w:rsidRPr="00AD70F5">
        <w:rPr>
          <w:noProof/>
        </w:rPr>
        <w:t xml:space="preserve">Ottosson, S. (2003). Participation action research-: A key to improved knowledge of management. </w:t>
      </w:r>
      <w:r w:rsidRPr="00AD70F5">
        <w:rPr>
          <w:i/>
          <w:noProof/>
        </w:rPr>
        <w:t>Technovation, 23</w:t>
      </w:r>
      <w:r w:rsidRPr="00AD70F5">
        <w:rPr>
          <w:noProof/>
        </w:rPr>
        <w:t>(2), 87-94. doi:</w:t>
      </w:r>
      <w:hyperlink r:id="rId9" w:history="1">
        <w:r w:rsidRPr="00AD70F5">
          <w:rPr>
            <w:rStyle w:val="Hyperlink"/>
            <w:noProof/>
          </w:rPr>
          <w:t>https://doi.org/10.1016/S0166-4972(01)00097-9</w:t>
        </w:r>
      </w:hyperlink>
    </w:p>
    <w:p w14:paraId="12D8B7DF" w14:textId="77777777" w:rsidR="00AD70F5" w:rsidRPr="00AD70F5" w:rsidRDefault="00AD70F5" w:rsidP="00AD70F5">
      <w:pPr>
        <w:pStyle w:val="EndNoteBibliography"/>
        <w:spacing w:after="0"/>
        <w:ind w:left="720" w:hanging="720"/>
        <w:rPr>
          <w:noProof/>
        </w:rPr>
      </w:pPr>
      <w:r w:rsidRPr="00AD70F5">
        <w:rPr>
          <w:noProof/>
        </w:rPr>
        <w:t xml:space="preserve">Panigrahi, J. K., &amp; Mohanty, P. K. (2012). Effectiveness of the Indian coastal regulation zones provisions for coastal zone management and its evaluation using SWOT analysis. </w:t>
      </w:r>
      <w:r w:rsidRPr="00AD70F5">
        <w:rPr>
          <w:i/>
          <w:noProof/>
        </w:rPr>
        <w:t>Ocean &amp; Coastal Management, 65</w:t>
      </w:r>
      <w:r w:rsidRPr="00AD70F5">
        <w:rPr>
          <w:noProof/>
        </w:rPr>
        <w:t xml:space="preserve">, 34-50. </w:t>
      </w:r>
    </w:p>
    <w:p w14:paraId="1CA7A494" w14:textId="77777777" w:rsidR="00AD70F5" w:rsidRPr="00AD70F5" w:rsidRDefault="00AD70F5" w:rsidP="00AD70F5">
      <w:pPr>
        <w:pStyle w:val="EndNoteBibliography"/>
        <w:spacing w:after="0"/>
        <w:ind w:left="720" w:hanging="720"/>
        <w:rPr>
          <w:noProof/>
        </w:rPr>
      </w:pPr>
      <w:r w:rsidRPr="00AD70F5">
        <w:rPr>
          <w:noProof/>
        </w:rPr>
        <w:t xml:space="preserve">Pereira, L. M., Davies, K. K., Belder, E., Ferrier, S., Karlsson‐Vinkhuyzen, S., Kim, H., . . . Egoh, B. (2020). Developing multiscale and integrative nature–people scenarios using the Nature Futures Framework. </w:t>
      </w:r>
      <w:r w:rsidRPr="00AD70F5">
        <w:rPr>
          <w:i/>
          <w:noProof/>
        </w:rPr>
        <w:t>People and Nature, 2</w:t>
      </w:r>
      <w:r w:rsidRPr="00AD70F5">
        <w:rPr>
          <w:noProof/>
        </w:rPr>
        <w:t>(4), 1172-1195. doi:10.1002/pan3.10146</w:t>
      </w:r>
    </w:p>
    <w:p w14:paraId="484DE9FB" w14:textId="77777777" w:rsidR="00AD70F5" w:rsidRPr="00AD70F5" w:rsidRDefault="00AD70F5" w:rsidP="00AD70F5">
      <w:pPr>
        <w:pStyle w:val="EndNoteBibliography"/>
        <w:spacing w:after="0"/>
        <w:ind w:left="720" w:hanging="720"/>
        <w:rPr>
          <w:noProof/>
        </w:rPr>
      </w:pPr>
      <w:r w:rsidRPr="00AD70F5">
        <w:rPr>
          <w:noProof/>
        </w:rPr>
        <w:t xml:space="preserve">Pesonen, H.-L., &amp; Horn, S. (2014). Evaluating the climate SWOT as a tool for defining climate strategies for business. </w:t>
      </w:r>
      <w:r w:rsidRPr="00AD70F5">
        <w:rPr>
          <w:i/>
          <w:noProof/>
        </w:rPr>
        <w:t>Journal of Cleaner Production, 64</w:t>
      </w:r>
      <w:r w:rsidRPr="00AD70F5">
        <w:rPr>
          <w:noProof/>
        </w:rPr>
        <w:t xml:space="preserve">, 562-571. </w:t>
      </w:r>
    </w:p>
    <w:p w14:paraId="439E1E70" w14:textId="77777777" w:rsidR="00AD70F5" w:rsidRPr="00AD70F5" w:rsidRDefault="00AD70F5" w:rsidP="00AD70F5">
      <w:pPr>
        <w:pStyle w:val="EndNoteBibliography"/>
        <w:spacing w:after="0"/>
        <w:ind w:left="720" w:hanging="720"/>
        <w:rPr>
          <w:noProof/>
        </w:rPr>
      </w:pPr>
      <w:r w:rsidRPr="00AD70F5">
        <w:rPr>
          <w:noProof/>
        </w:rPr>
        <w:t xml:space="preserve">Rammer, W., Schauflinger, C., Vacik, H., Palma, J. H., Garcia-Gonzalo, J., Borges, J. G., &amp; Lexer, M. J. (2014). A web-based ToolBox approach to support adaptive forest management under climate change. </w:t>
      </w:r>
      <w:r w:rsidRPr="00AD70F5">
        <w:rPr>
          <w:i/>
          <w:noProof/>
        </w:rPr>
        <w:t>Scandinavian Journal of Forest Research, 29</w:t>
      </w:r>
      <w:r w:rsidRPr="00AD70F5">
        <w:rPr>
          <w:noProof/>
        </w:rPr>
        <w:t xml:space="preserve">(sup1), 96-107. </w:t>
      </w:r>
    </w:p>
    <w:p w14:paraId="7C5C6B0A" w14:textId="77777777" w:rsidR="00AD70F5" w:rsidRPr="00AD70F5" w:rsidRDefault="00AD70F5" w:rsidP="00AD70F5">
      <w:pPr>
        <w:pStyle w:val="EndNoteBibliography"/>
        <w:spacing w:after="0"/>
        <w:ind w:left="720" w:hanging="720"/>
        <w:rPr>
          <w:noProof/>
        </w:rPr>
      </w:pPr>
      <w:r w:rsidRPr="00AD70F5">
        <w:rPr>
          <w:noProof/>
        </w:rPr>
        <w:t xml:space="preserve">Raub, K. B., &amp; Cotti-Rausch, B. E. (2019). Helping Communities Adapt and Plan for Coastal Hazards: Coastal Zone Management Program Recommendations for National Tool Developers. </w:t>
      </w:r>
      <w:r w:rsidRPr="00AD70F5">
        <w:rPr>
          <w:i/>
          <w:noProof/>
        </w:rPr>
        <w:t>Coastal Management, 47</w:t>
      </w:r>
      <w:r w:rsidRPr="00AD70F5">
        <w:rPr>
          <w:noProof/>
        </w:rPr>
        <w:t>(3), 253-268. doi:10.1080/08920753.2019.1596674</w:t>
      </w:r>
    </w:p>
    <w:p w14:paraId="6F26C991" w14:textId="77777777" w:rsidR="00AD70F5" w:rsidRPr="00AD70F5" w:rsidRDefault="00AD70F5" w:rsidP="00AD70F5">
      <w:pPr>
        <w:pStyle w:val="EndNoteBibliography"/>
        <w:spacing w:after="0"/>
        <w:ind w:left="720" w:hanging="720"/>
        <w:rPr>
          <w:noProof/>
        </w:rPr>
      </w:pPr>
      <w:r w:rsidRPr="00AD70F5">
        <w:rPr>
          <w:noProof/>
        </w:rPr>
        <w:lastRenderedPageBreak/>
        <w:t xml:space="preserve">Reimann, L., Vollstedt, B., Koerth, J., Tsakiris, M., Beer, M., &amp; Vafeidis, A. T. (2021). Extending the Shared Socioeconomic Pathways (SSPs) to support local adaptation planning—A climate service for Flensburg, Germany. </w:t>
      </w:r>
      <w:r w:rsidRPr="00AD70F5">
        <w:rPr>
          <w:i/>
          <w:noProof/>
        </w:rPr>
        <w:t>Futures, 127</w:t>
      </w:r>
      <w:r w:rsidRPr="00AD70F5">
        <w:rPr>
          <w:noProof/>
        </w:rPr>
        <w:t>. doi:10.1016/j.futures.2020.102691</w:t>
      </w:r>
    </w:p>
    <w:p w14:paraId="32F96193" w14:textId="77777777" w:rsidR="00AD70F5" w:rsidRPr="00AD70F5" w:rsidRDefault="00AD70F5" w:rsidP="00AD70F5">
      <w:pPr>
        <w:pStyle w:val="EndNoteBibliography"/>
        <w:spacing w:after="0"/>
        <w:ind w:left="720" w:hanging="720"/>
        <w:rPr>
          <w:noProof/>
        </w:rPr>
      </w:pPr>
      <w:r w:rsidRPr="00AD70F5">
        <w:rPr>
          <w:noProof/>
        </w:rPr>
        <w:t xml:space="preserve">Roca, E., Villares, M., Oroval, L., &amp; Gabarró, A. (2015). Public perception and social network analysis for coastal risk management in Maresme Sud (Barcelona, Catalonia). </w:t>
      </w:r>
      <w:r w:rsidRPr="00AD70F5">
        <w:rPr>
          <w:i/>
          <w:noProof/>
        </w:rPr>
        <w:t>Journal of Coastal Conservation, 19</w:t>
      </w:r>
      <w:r w:rsidRPr="00AD70F5">
        <w:rPr>
          <w:noProof/>
        </w:rPr>
        <w:t xml:space="preserve">(5), 693-706. </w:t>
      </w:r>
    </w:p>
    <w:p w14:paraId="6832D9CA" w14:textId="77777777" w:rsidR="00AD70F5" w:rsidRPr="00AD70F5" w:rsidRDefault="00AD70F5" w:rsidP="00AD70F5">
      <w:pPr>
        <w:pStyle w:val="EndNoteBibliography"/>
        <w:spacing w:after="0"/>
        <w:ind w:left="720" w:hanging="720"/>
        <w:rPr>
          <w:noProof/>
        </w:rPr>
      </w:pPr>
      <w:r w:rsidRPr="00AD70F5">
        <w:rPr>
          <w:noProof/>
        </w:rPr>
        <w:t xml:space="preserve">Rocle, N., Rey-Valette, H., Bertrand, F., Becu, N., Long, N., Bazart, C., . . . Lautrédou-Audouy, N. (2020). Paving the way to coastal adaptation pathways: An interdisciplinary approach based on territorial archetypes. </w:t>
      </w:r>
      <w:r w:rsidRPr="00AD70F5">
        <w:rPr>
          <w:i/>
          <w:noProof/>
        </w:rPr>
        <w:t>Environmental Science &amp; Policy, 110</w:t>
      </w:r>
      <w:r w:rsidRPr="00AD70F5">
        <w:rPr>
          <w:noProof/>
        </w:rPr>
        <w:t>, 34-45. doi:10.1016/j.envsci.2020.05.003</w:t>
      </w:r>
    </w:p>
    <w:p w14:paraId="5B5E4ED5" w14:textId="77777777" w:rsidR="00AD70F5" w:rsidRPr="00AD70F5" w:rsidRDefault="00AD70F5" w:rsidP="00AD70F5">
      <w:pPr>
        <w:pStyle w:val="EndNoteBibliography"/>
        <w:spacing w:after="0"/>
        <w:ind w:left="720" w:hanging="720"/>
        <w:rPr>
          <w:noProof/>
        </w:rPr>
      </w:pPr>
      <w:r w:rsidRPr="00AD70F5">
        <w:rPr>
          <w:noProof/>
        </w:rPr>
        <w:t xml:space="preserve">Sanchez-Arcilla, A., Garcia-Leon, M., Gracia, V., Devoy, R., Stanica, A., &amp; Gault, J. (2016). Managing coastal environments under climate change: Pathways to adaptation. </w:t>
      </w:r>
      <w:r w:rsidRPr="00AD70F5">
        <w:rPr>
          <w:i/>
          <w:noProof/>
        </w:rPr>
        <w:t>Sci Total Environ, 572</w:t>
      </w:r>
      <w:r w:rsidRPr="00AD70F5">
        <w:rPr>
          <w:noProof/>
        </w:rPr>
        <w:t>, 1336-1352. doi:10.1016/j.scitotenv.2016.01.124</w:t>
      </w:r>
    </w:p>
    <w:p w14:paraId="56D7C03F" w14:textId="77777777" w:rsidR="00AD70F5" w:rsidRPr="00AD70F5" w:rsidRDefault="00AD70F5" w:rsidP="00AD70F5">
      <w:pPr>
        <w:pStyle w:val="EndNoteBibliography"/>
        <w:spacing w:after="0"/>
        <w:ind w:left="720" w:hanging="720"/>
        <w:rPr>
          <w:noProof/>
        </w:rPr>
      </w:pPr>
      <w:r w:rsidRPr="00AD70F5">
        <w:rPr>
          <w:noProof/>
        </w:rPr>
        <w:t xml:space="preserve">Schrögel, P., &amp; Kolleck, A. (2019). The many faces of participation in science: Literature review and proposal for a three-dimensional framework. </w:t>
      </w:r>
      <w:r w:rsidRPr="00AD70F5">
        <w:rPr>
          <w:i/>
          <w:noProof/>
        </w:rPr>
        <w:t>Science &amp; Technology Studies, 32</w:t>
      </w:r>
      <w:r w:rsidRPr="00AD70F5">
        <w:rPr>
          <w:noProof/>
        </w:rPr>
        <w:t xml:space="preserve">(2), 77-99. </w:t>
      </w:r>
    </w:p>
    <w:p w14:paraId="2ADC43D6" w14:textId="77777777" w:rsidR="00AD70F5" w:rsidRPr="00AD70F5" w:rsidRDefault="00AD70F5" w:rsidP="00AD70F5">
      <w:pPr>
        <w:pStyle w:val="EndNoteBibliography"/>
        <w:spacing w:after="0"/>
        <w:ind w:left="720" w:hanging="720"/>
        <w:rPr>
          <w:noProof/>
        </w:rPr>
      </w:pPr>
      <w:r w:rsidRPr="00AD70F5">
        <w:rPr>
          <w:noProof/>
        </w:rPr>
        <w:t xml:space="preserve">Sharpe, B., Hodgson, A., Leicester, G., Lyon, A., &amp; Fazey, I. (2016). Three horizons: a pathways practice for transformation. </w:t>
      </w:r>
      <w:r w:rsidRPr="00AD70F5">
        <w:rPr>
          <w:i/>
          <w:noProof/>
        </w:rPr>
        <w:t>Ecology and Society, 21</w:t>
      </w:r>
      <w:r w:rsidRPr="00AD70F5">
        <w:rPr>
          <w:noProof/>
        </w:rPr>
        <w:t>(2). doi:10.5751/es-08388-210247</w:t>
      </w:r>
    </w:p>
    <w:p w14:paraId="3706DE3B" w14:textId="77777777" w:rsidR="00AD70F5" w:rsidRPr="00AD70F5" w:rsidRDefault="00AD70F5" w:rsidP="00AD70F5">
      <w:pPr>
        <w:pStyle w:val="EndNoteBibliography"/>
        <w:spacing w:after="0"/>
        <w:ind w:left="720" w:hanging="720"/>
        <w:rPr>
          <w:noProof/>
        </w:rPr>
      </w:pPr>
      <w:r w:rsidRPr="00AD70F5">
        <w:rPr>
          <w:noProof/>
        </w:rPr>
        <w:t xml:space="preserve">Soergel, B., Kriegler, E., Weindl, I., Rauner, S., Dirnaichner, A., Ruhe, C., . . . Popp, A. (2021). A sustainable development pathway for climate action within the UN 2030 Agenda. </w:t>
      </w:r>
      <w:r w:rsidRPr="00AD70F5">
        <w:rPr>
          <w:i/>
          <w:noProof/>
        </w:rPr>
        <w:t>Nature Climate Change, 11</w:t>
      </w:r>
      <w:r w:rsidRPr="00AD70F5">
        <w:rPr>
          <w:noProof/>
        </w:rPr>
        <w:t>(8), 656-664. doi:10.1038/s41558-021-01098-3</w:t>
      </w:r>
    </w:p>
    <w:p w14:paraId="4F7F62A7" w14:textId="77777777" w:rsidR="00AD70F5" w:rsidRPr="00AD70F5" w:rsidRDefault="00AD70F5" w:rsidP="00AD70F5">
      <w:pPr>
        <w:pStyle w:val="EndNoteBibliography"/>
        <w:spacing w:after="0"/>
        <w:ind w:left="720" w:hanging="720"/>
        <w:rPr>
          <w:noProof/>
        </w:rPr>
      </w:pPr>
      <w:r w:rsidRPr="00AD70F5">
        <w:rPr>
          <w:noProof/>
        </w:rPr>
        <w:t xml:space="preserve">Terorotua, H., Duvat, V. K. E., Maspataud, A., &amp; Ouriqua, J. (2020). Assessing Perception of Climate Change by Representatives of Public Authorities and Designing Coastal Climate Services: Lessons Learnt From French Polynesia. </w:t>
      </w:r>
      <w:r w:rsidRPr="00AD70F5">
        <w:rPr>
          <w:i/>
          <w:noProof/>
        </w:rPr>
        <w:t>Frontiers in Marine Science, 7</w:t>
      </w:r>
      <w:r w:rsidRPr="00AD70F5">
        <w:rPr>
          <w:noProof/>
        </w:rPr>
        <w:t>. doi:10.3389/fmars.2020.00160</w:t>
      </w:r>
    </w:p>
    <w:p w14:paraId="2AABE878" w14:textId="77777777" w:rsidR="00AD70F5" w:rsidRPr="00AD70F5" w:rsidRDefault="00AD70F5" w:rsidP="00AD70F5">
      <w:pPr>
        <w:pStyle w:val="EndNoteBibliography"/>
        <w:spacing w:after="0"/>
        <w:ind w:left="720" w:hanging="720"/>
        <w:rPr>
          <w:noProof/>
        </w:rPr>
      </w:pPr>
      <w:r w:rsidRPr="00AD70F5">
        <w:rPr>
          <w:noProof/>
        </w:rPr>
        <w:t xml:space="preserve">Tol, R. S. (2020). The economic impacts of climate change. </w:t>
      </w:r>
      <w:r w:rsidRPr="00AD70F5">
        <w:rPr>
          <w:i/>
          <w:noProof/>
        </w:rPr>
        <w:t>Review of Environmental Economics and Policy</w:t>
      </w:r>
      <w:r w:rsidRPr="00AD70F5">
        <w:rPr>
          <w:noProof/>
        </w:rPr>
        <w:t xml:space="preserve">. </w:t>
      </w:r>
    </w:p>
    <w:p w14:paraId="5F3C5F86" w14:textId="77777777" w:rsidR="00AD70F5" w:rsidRPr="00AD70F5" w:rsidRDefault="00AD70F5" w:rsidP="00AD70F5">
      <w:pPr>
        <w:pStyle w:val="EndNoteBibliography"/>
        <w:spacing w:after="0"/>
        <w:ind w:left="720" w:hanging="720"/>
        <w:rPr>
          <w:noProof/>
        </w:rPr>
      </w:pPr>
      <w:r w:rsidRPr="00AD70F5">
        <w:rPr>
          <w:noProof/>
        </w:rPr>
        <w:t xml:space="preserve">Tribaldos, T., Oberlack, C., &amp; Schneider, F. (2020). Impact through participatory research approaches: an archetype analysis. </w:t>
      </w:r>
      <w:r w:rsidRPr="00AD70F5">
        <w:rPr>
          <w:i/>
          <w:noProof/>
        </w:rPr>
        <w:t>Ecology and Society, 25</w:t>
      </w:r>
      <w:r w:rsidRPr="00AD70F5">
        <w:rPr>
          <w:noProof/>
        </w:rPr>
        <w:t>(3). doi:10.5751/es-11517-250315</w:t>
      </w:r>
    </w:p>
    <w:p w14:paraId="30985BC3" w14:textId="77777777" w:rsidR="00AD70F5" w:rsidRPr="00AD70F5" w:rsidRDefault="00AD70F5" w:rsidP="00AD70F5">
      <w:pPr>
        <w:pStyle w:val="EndNoteBibliography"/>
        <w:spacing w:after="0"/>
        <w:ind w:left="720" w:hanging="720"/>
        <w:rPr>
          <w:noProof/>
        </w:rPr>
      </w:pPr>
      <w:r w:rsidRPr="00AD70F5">
        <w:rPr>
          <w:noProof/>
        </w:rPr>
        <w:t xml:space="preserve">Tribbia, J., &amp; Moser, S. C. (2008). More than information: what coastal managers need to plan for climate change. </w:t>
      </w:r>
      <w:r w:rsidRPr="00AD70F5">
        <w:rPr>
          <w:i/>
          <w:noProof/>
        </w:rPr>
        <w:t>Environmental Science &amp; Policy, 11</w:t>
      </w:r>
      <w:r w:rsidRPr="00AD70F5">
        <w:rPr>
          <w:noProof/>
        </w:rPr>
        <w:t>(4), 315-328. doi:10.1016/j.envsci.2008.01.003</w:t>
      </w:r>
    </w:p>
    <w:p w14:paraId="3DBC3AF9" w14:textId="77777777" w:rsidR="00AD70F5" w:rsidRPr="00AD70F5" w:rsidRDefault="00AD70F5" w:rsidP="00AD70F5">
      <w:pPr>
        <w:pStyle w:val="EndNoteBibliography"/>
        <w:spacing w:after="0"/>
        <w:ind w:left="720" w:hanging="720"/>
        <w:rPr>
          <w:noProof/>
        </w:rPr>
      </w:pPr>
      <w:r w:rsidRPr="00AD70F5">
        <w:rPr>
          <w:noProof/>
        </w:rPr>
        <w:t xml:space="preserve">Vasseur, L. (2021). How Ecosystem-Based Adaptation to Climate Change Can Help Coastal Communities through a Participatory Approach. </w:t>
      </w:r>
      <w:r w:rsidRPr="00AD70F5">
        <w:rPr>
          <w:i/>
          <w:noProof/>
        </w:rPr>
        <w:t>Sustainability, 13</w:t>
      </w:r>
      <w:r w:rsidRPr="00AD70F5">
        <w:rPr>
          <w:noProof/>
        </w:rPr>
        <w:t>(4). doi:10.3390/su13042344</w:t>
      </w:r>
    </w:p>
    <w:p w14:paraId="6BEE9A51" w14:textId="77777777" w:rsidR="00AD70F5" w:rsidRPr="00AD70F5" w:rsidRDefault="00AD70F5" w:rsidP="00AD70F5">
      <w:pPr>
        <w:pStyle w:val="EndNoteBibliography"/>
        <w:spacing w:after="0"/>
        <w:ind w:left="720" w:hanging="720"/>
        <w:rPr>
          <w:noProof/>
        </w:rPr>
      </w:pPr>
      <w:r w:rsidRPr="00AD70F5">
        <w:rPr>
          <w:noProof/>
        </w:rPr>
        <w:t xml:space="preserve">Videira, N., Antunes, P., &amp; Santos, R. (2009). Scoping river basin management issues with participatory modelling: The Baixo Guadiana experience. </w:t>
      </w:r>
      <w:r w:rsidRPr="00AD70F5">
        <w:rPr>
          <w:i/>
          <w:noProof/>
        </w:rPr>
        <w:t>Ecological Economics, 68</w:t>
      </w:r>
      <w:r w:rsidRPr="00AD70F5">
        <w:rPr>
          <w:noProof/>
        </w:rPr>
        <w:t>(4), 965-978. doi:10.1016/j.ecolecon.2008.11.008</w:t>
      </w:r>
    </w:p>
    <w:p w14:paraId="297DF7BF" w14:textId="77777777" w:rsidR="00AD70F5" w:rsidRPr="00AD70F5" w:rsidRDefault="00AD70F5" w:rsidP="00AD70F5">
      <w:pPr>
        <w:pStyle w:val="EndNoteBibliography"/>
        <w:spacing w:after="0"/>
        <w:ind w:left="720" w:hanging="720"/>
        <w:rPr>
          <w:noProof/>
        </w:rPr>
      </w:pPr>
      <w:r w:rsidRPr="00AD70F5">
        <w:rPr>
          <w:noProof/>
        </w:rPr>
        <w:t xml:space="preserve">Voinov, A., &amp; Bousquet, F. (2010). Modelling with stakeholders. </w:t>
      </w:r>
      <w:r w:rsidRPr="00AD70F5">
        <w:rPr>
          <w:i/>
          <w:noProof/>
        </w:rPr>
        <w:t>Environmental Modelling &amp; Software, 25</w:t>
      </w:r>
      <w:r w:rsidRPr="00AD70F5">
        <w:rPr>
          <w:noProof/>
        </w:rPr>
        <w:t xml:space="preserve">(11), 1268-1281. </w:t>
      </w:r>
    </w:p>
    <w:p w14:paraId="2A14D4D8" w14:textId="77777777" w:rsidR="00AD70F5" w:rsidRPr="00AD70F5" w:rsidRDefault="00AD70F5" w:rsidP="00AD70F5">
      <w:pPr>
        <w:pStyle w:val="EndNoteBibliography"/>
        <w:spacing w:after="0"/>
        <w:ind w:left="720" w:hanging="720"/>
        <w:rPr>
          <w:noProof/>
        </w:rPr>
      </w:pPr>
      <w:r w:rsidRPr="00AD70F5">
        <w:rPr>
          <w:noProof/>
        </w:rPr>
        <w:t xml:space="preserve">Vollstedt, B., Koerth, J., Tsakiris, M., Nieskens, N., &amp; Vafeidis, A. T. (2021). Co-production of climate services: A story map for future coastal flooding for the city of Flensburg. </w:t>
      </w:r>
      <w:r w:rsidRPr="00AD70F5">
        <w:rPr>
          <w:i/>
          <w:noProof/>
        </w:rPr>
        <w:t>Climate Services, 22</w:t>
      </w:r>
      <w:r w:rsidRPr="00AD70F5">
        <w:rPr>
          <w:noProof/>
        </w:rPr>
        <w:t>. doi:10.1016/j.cliser.2021.100225</w:t>
      </w:r>
    </w:p>
    <w:p w14:paraId="369B5CEB" w14:textId="77777777" w:rsidR="00AD70F5" w:rsidRPr="00AD70F5" w:rsidRDefault="00AD70F5" w:rsidP="00AD70F5">
      <w:pPr>
        <w:pStyle w:val="EndNoteBibliography"/>
        <w:spacing w:after="0"/>
        <w:ind w:left="720" w:hanging="720"/>
        <w:rPr>
          <w:noProof/>
        </w:rPr>
      </w:pPr>
      <w:r w:rsidRPr="00AD70F5">
        <w:rPr>
          <w:noProof/>
        </w:rPr>
        <w:t xml:space="preserve">Vrontisi, Z., Charalampidis, I., Lehr, U., Meyer, M., Paroussos, L., Lutz, C., . . . León, C. J. (2022). Macroeconomic impacts of climate change on the Blue Economy sectors of southern European islands. </w:t>
      </w:r>
      <w:r w:rsidRPr="00AD70F5">
        <w:rPr>
          <w:i/>
          <w:noProof/>
        </w:rPr>
        <w:t>Climatic Change, 170</w:t>
      </w:r>
      <w:r w:rsidRPr="00AD70F5">
        <w:rPr>
          <w:noProof/>
        </w:rPr>
        <w:t>(3-4). doi:10.1007/s10584-022-03310-5</w:t>
      </w:r>
    </w:p>
    <w:p w14:paraId="20C96C60" w14:textId="77777777" w:rsidR="00AD70F5" w:rsidRPr="00AD70F5" w:rsidRDefault="00AD70F5" w:rsidP="00AD70F5">
      <w:pPr>
        <w:pStyle w:val="EndNoteBibliography"/>
        <w:spacing w:after="0"/>
        <w:ind w:left="720" w:hanging="720"/>
        <w:rPr>
          <w:noProof/>
        </w:rPr>
      </w:pPr>
      <w:r w:rsidRPr="00AD70F5">
        <w:rPr>
          <w:noProof/>
        </w:rPr>
        <w:t xml:space="preserve">Weis, S. W. M., Agostini, V. N., Roth, L. M., Gilmer, B., Schill, S. R., Knowles, J. E., &amp; Blyther, R. (2016). Assessing vulnerability: an integrated approach for mapping adaptive capacity, sensitivity, and exposure. </w:t>
      </w:r>
      <w:r w:rsidRPr="00AD70F5">
        <w:rPr>
          <w:i/>
          <w:noProof/>
        </w:rPr>
        <w:t>Climatic Change, 136</w:t>
      </w:r>
      <w:r w:rsidRPr="00AD70F5">
        <w:rPr>
          <w:noProof/>
        </w:rPr>
        <w:t>(3-4), 615-629. doi:10.1007/s10584-016-1642-0</w:t>
      </w:r>
    </w:p>
    <w:p w14:paraId="538BA650" w14:textId="77777777" w:rsidR="00AD70F5" w:rsidRPr="00AD70F5" w:rsidRDefault="00AD70F5" w:rsidP="00AD70F5">
      <w:pPr>
        <w:pStyle w:val="EndNoteBibliography"/>
        <w:spacing w:after="0"/>
        <w:ind w:left="720" w:hanging="720"/>
        <w:rPr>
          <w:noProof/>
        </w:rPr>
      </w:pPr>
      <w:r w:rsidRPr="00AD70F5">
        <w:rPr>
          <w:noProof/>
        </w:rPr>
        <w:t xml:space="preserve">Whitney, C. K., Conger, T., Ban, N. C., McPhie, R., &amp; Cooke, S. J. (2020). Synthesizing and communicating climate change impacts to inform coastal adaptation planning. </w:t>
      </w:r>
      <w:r w:rsidRPr="00AD70F5">
        <w:rPr>
          <w:i/>
          <w:noProof/>
        </w:rPr>
        <w:t>Facets, 5</w:t>
      </w:r>
      <w:r w:rsidRPr="00AD70F5">
        <w:rPr>
          <w:noProof/>
        </w:rPr>
        <w:t>(1), 704-737. doi:10.1139/facets-2019-0027</w:t>
      </w:r>
    </w:p>
    <w:p w14:paraId="4B5AD653" w14:textId="77777777" w:rsidR="00AD70F5" w:rsidRPr="00AD70F5" w:rsidRDefault="00AD70F5" w:rsidP="00AD70F5">
      <w:pPr>
        <w:pStyle w:val="EndNoteBibliography"/>
        <w:ind w:left="720" w:hanging="720"/>
        <w:rPr>
          <w:noProof/>
        </w:rPr>
      </w:pPr>
      <w:r w:rsidRPr="00AD70F5">
        <w:rPr>
          <w:noProof/>
        </w:rPr>
        <w:t xml:space="preserve">Williams, D. S., Celliers, L., Unverzagt, K., Videira, N., Máñez Costa, M., &amp; Giordano, R. (2020). A method for enhancing capacity of local governance for climate change adaptation. </w:t>
      </w:r>
      <w:r w:rsidRPr="00AD70F5">
        <w:rPr>
          <w:i/>
          <w:noProof/>
        </w:rPr>
        <w:t>Earth's Future, 8</w:t>
      </w:r>
      <w:r w:rsidRPr="00AD70F5">
        <w:rPr>
          <w:noProof/>
        </w:rPr>
        <w:t xml:space="preserve">(7), e2020EF001506. </w:t>
      </w:r>
    </w:p>
    <w:p w14:paraId="3EDC1AA4" w14:textId="614F61A5" w:rsidR="009F7AD9" w:rsidRPr="00844F7E" w:rsidRDefault="00530F18" w:rsidP="00C631B9">
      <w:pPr>
        <w:spacing w:after="120"/>
        <w:ind w:left="851" w:hanging="851"/>
        <w:rPr>
          <w:lang w:val="en-US"/>
        </w:rPr>
      </w:pPr>
      <w:r w:rsidRPr="00F471C5">
        <w:rPr>
          <w:lang w:val="en-US"/>
        </w:rPr>
        <w:fldChar w:fldCharType="end"/>
      </w:r>
    </w:p>
    <w:sectPr w:rsidR="009F7AD9" w:rsidRPr="00844F7E" w:rsidSect="00746879">
      <w:pgSz w:w="11906" w:h="16838"/>
      <w:pgMar w:top="1134" w:right="1417" w:bottom="1418" w:left="1417" w:header="708" w:footer="492"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D9B603" w14:textId="77777777" w:rsidR="00F615A1" w:rsidRDefault="00F615A1" w:rsidP="00D46F50">
      <w:pPr>
        <w:spacing w:line="240" w:lineRule="auto"/>
      </w:pPr>
      <w:r>
        <w:separator/>
      </w:r>
    </w:p>
  </w:endnote>
  <w:endnote w:type="continuationSeparator" w:id="0">
    <w:p w14:paraId="6A1E8A24" w14:textId="77777777" w:rsidR="00F615A1" w:rsidRDefault="00F615A1" w:rsidP="00D46F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oppins">
    <w:panose1 w:val="00000500000000000000"/>
    <w:charset w:val="00"/>
    <w:family w:val="auto"/>
    <w:pitch w:val="variable"/>
    <w:sig w:usb0="00008007" w:usb1="00000000" w:usb2="00000000" w:usb3="00000000" w:csb0="00000093"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4190745"/>
      <w:docPartObj>
        <w:docPartGallery w:val="Page Numbers (Bottom of Page)"/>
        <w:docPartUnique/>
      </w:docPartObj>
    </w:sdtPr>
    <w:sdtEndPr/>
    <w:sdtContent>
      <w:p w14:paraId="489AA46E" w14:textId="0734EE85" w:rsidR="00F615A1" w:rsidRDefault="00F615A1">
        <w:pPr>
          <w:pStyle w:val="Fuzeile"/>
          <w:jc w:val="center"/>
        </w:pPr>
        <w:r>
          <w:fldChar w:fldCharType="begin"/>
        </w:r>
        <w:r>
          <w:instrText>PAGE   \* MERGEFORMAT</w:instrText>
        </w:r>
        <w:r>
          <w:fldChar w:fldCharType="separate"/>
        </w:r>
        <w:r w:rsidR="00011DF2">
          <w:rPr>
            <w:noProof/>
          </w:rPr>
          <w:t>5</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D263E5" w14:textId="77777777" w:rsidR="00F615A1" w:rsidRDefault="00F615A1" w:rsidP="00D46F50">
      <w:pPr>
        <w:spacing w:line="240" w:lineRule="auto"/>
      </w:pPr>
      <w:r>
        <w:separator/>
      </w:r>
    </w:p>
  </w:footnote>
  <w:footnote w:type="continuationSeparator" w:id="0">
    <w:p w14:paraId="47857FCC" w14:textId="77777777" w:rsidR="00F615A1" w:rsidRDefault="00F615A1" w:rsidP="00D46F5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2266BE"/>
    <w:multiLevelType w:val="multilevel"/>
    <w:tmpl w:val="2E4C663C"/>
    <w:styleLink w:val="CurrentList3"/>
    <w:lvl w:ilvl="0">
      <w:start w:val="1"/>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78F4254"/>
    <w:multiLevelType w:val="multilevel"/>
    <w:tmpl w:val="CCA42F4A"/>
    <w:styleLink w:val="CurrentList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61B40D91"/>
    <w:multiLevelType w:val="multilevel"/>
    <w:tmpl w:val="5324E4AA"/>
    <w:styleLink w:val="CurrentList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E5E3E7C"/>
    <w:multiLevelType w:val="multilevel"/>
    <w:tmpl w:val="20FA84EE"/>
    <w:lvl w:ilvl="0">
      <w:start w:val="1"/>
      <w:numFmt w:val="decimal"/>
      <w:pStyle w:val="berschrift1"/>
      <w:lvlText w:val="%1"/>
      <w:lvlJc w:val="left"/>
      <w:pPr>
        <w:ind w:left="792" w:hanging="432"/>
      </w:pPr>
      <w:rPr>
        <w:rFonts w:hint="default"/>
      </w:rPr>
    </w:lvl>
    <w:lvl w:ilvl="1">
      <w:start w:val="1"/>
      <w:numFmt w:val="decimal"/>
      <w:pStyle w:val="berschrift2"/>
      <w:lvlText w:val="%1.%2"/>
      <w:lvlJc w:val="left"/>
      <w:pPr>
        <w:ind w:left="936" w:hanging="576"/>
      </w:pPr>
      <w:rPr>
        <w:rFonts w:hint="default"/>
      </w:rPr>
    </w:lvl>
    <w:lvl w:ilvl="2">
      <w:start w:val="1"/>
      <w:numFmt w:val="decimal"/>
      <w:pStyle w:val="berschrift3"/>
      <w:lvlText w:val="%1.%2.%3"/>
      <w:lvlJc w:val="left"/>
      <w:pPr>
        <w:ind w:left="1080" w:hanging="720"/>
      </w:pPr>
      <w:rPr>
        <w:rFonts w:hint="default"/>
      </w:rPr>
    </w:lvl>
    <w:lvl w:ilvl="3">
      <w:start w:val="1"/>
      <w:numFmt w:val="decimal"/>
      <w:pStyle w:val="berschrift4"/>
      <w:lvlText w:val="%1.%2.%3.%4"/>
      <w:lvlJc w:val="left"/>
      <w:pPr>
        <w:ind w:left="1224" w:hanging="864"/>
      </w:pPr>
      <w:rPr>
        <w:rFonts w:hint="default"/>
      </w:rPr>
    </w:lvl>
    <w:lvl w:ilvl="4">
      <w:start w:val="1"/>
      <w:numFmt w:val="decimal"/>
      <w:pStyle w:val="berschrift5"/>
      <w:lvlText w:val="%1.%2.%3.%4.%5"/>
      <w:lvlJc w:val="left"/>
      <w:pPr>
        <w:ind w:left="1368" w:hanging="1008"/>
      </w:pPr>
      <w:rPr>
        <w:rFonts w:hint="default"/>
      </w:rPr>
    </w:lvl>
    <w:lvl w:ilvl="5">
      <w:start w:val="1"/>
      <w:numFmt w:val="decimal"/>
      <w:pStyle w:val="berschrift6"/>
      <w:lvlText w:val="%1.%2.%3.%4.%5.%6"/>
      <w:lvlJc w:val="left"/>
      <w:pPr>
        <w:ind w:left="1512" w:hanging="1152"/>
      </w:pPr>
      <w:rPr>
        <w:rFonts w:hint="default"/>
      </w:rPr>
    </w:lvl>
    <w:lvl w:ilvl="6">
      <w:start w:val="1"/>
      <w:numFmt w:val="decimal"/>
      <w:pStyle w:val="berschrift7"/>
      <w:lvlText w:val="%1.%2.%3.%4.%5.%6.%7"/>
      <w:lvlJc w:val="left"/>
      <w:pPr>
        <w:ind w:left="1656" w:hanging="1296"/>
      </w:pPr>
      <w:rPr>
        <w:rFonts w:hint="default"/>
      </w:rPr>
    </w:lvl>
    <w:lvl w:ilvl="7">
      <w:start w:val="1"/>
      <w:numFmt w:val="decimal"/>
      <w:pStyle w:val="berschrift8"/>
      <w:lvlText w:val="%1.%2.%3.%4.%5.%6.%7.%8"/>
      <w:lvlJc w:val="left"/>
      <w:pPr>
        <w:ind w:left="1800" w:hanging="1440"/>
      </w:pPr>
      <w:rPr>
        <w:rFonts w:hint="default"/>
      </w:rPr>
    </w:lvl>
    <w:lvl w:ilvl="8">
      <w:start w:val="1"/>
      <w:numFmt w:val="decimal"/>
      <w:pStyle w:val="berschrift9"/>
      <w:lvlText w:val="%1.%2.%3.%4.%5.%6.%7.%8.%9"/>
      <w:lvlJc w:val="left"/>
      <w:pPr>
        <w:ind w:left="1944" w:hanging="1584"/>
      </w:pPr>
      <w:rPr>
        <w:rFonts w:hint="default"/>
      </w:rPr>
    </w:lvl>
  </w:abstractNum>
  <w:num w:numId="1">
    <w:abstractNumId w:val="3"/>
  </w:num>
  <w:num w:numId="2">
    <w:abstractNumId w:val="2"/>
  </w:num>
  <w:num w:numId="3">
    <w:abstractNumId w:val="1"/>
  </w:num>
  <w:num w:numId="4">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IE"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activeWritingStyle w:appName="MSWord" w:lang="de-DE" w:vendorID="64" w:dllVersion="0" w:nlCheck="1" w:checkStyle="0"/>
  <w:activeWritingStyle w:appName="MSWord" w:lang="es-ES" w:vendorID="64" w:dllVersion="6" w:nlCheck="1" w:checkStyle="0"/>
  <w:activeWritingStyle w:appName="MSWord" w:lang="es-ES"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50BF7"/>
    <w:rsid w:val="0000048B"/>
    <w:rsid w:val="00000F7F"/>
    <w:rsid w:val="00003A70"/>
    <w:rsid w:val="00005FBF"/>
    <w:rsid w:val="00011DF2"/>
    <w:rsid w:val="00016146"/>
    <w:rsid w:val="00016C31"/>
    <w:rsid w:val="00021A14"/>
    <w:rsid w:val="00022BD5"/>
    <w:rsid w:val="00022C1D"/>
    <w:rsid w:val="00024C34"/>
    <w:rsid w:val="00026679"/>
    <w:rsid w:val="00027A5F"/>
    <w:rsid w:val="00031354"/>
    <w:rsid w:val="0003291A"/>
    <w:rsid w:val="000340D8"/>
    <w:rsid w:val="0004048E"/>
    <w:rsid w:val="00041EA2"/>
    <w:rsid w:val="0004242F"/>
    <w:rsid w:val="00043559"/>
    <w:rsid w:val="000473B5"/>
    <w:rsid w:val="00053844"/>
    <w:rsid w:val="000538EF"/>
    <w:rsid w:val="0005479F"/>
    <w:rsid w:val="0006165E"/>
    <w:rsid w:val="000634C4"/>
    <w:rsid w:val="0006476D"/>
    <w:rsid w:val="000667DE"/>
    <w:rsid w:val="00070E32"/>
    <w:rsid w:val="00072712"/>
    <w:rsid w:val="00077582"/>
    <w:rsid w:val="00077848"/>
    <w:rsid w:val="00081B25"/>
    <w:rsid w:val="00081BE8"/>
    <w:rsid w:val="00085932"/>
    <w:rsid w:val="000861DF"/>
    <w:rsid w:val="0009486D"/>
    <w:rsid w:val="00094E6E"/>
    <w:rsid w:val="00096D37"/>
    <w:rsid w:val="000A03B0"/>
    <w:rsid w:val="000A1BB3"/>
    <w:rsid w:val="000A33F7"/>
    <w:rsid w:val="000A52E2"/>
    <w:rsid w:val="000A6C88"/>
    <w:rsid w:val="000B1188"/>
    <w:rsid w:val="000B4A6E"/>
    <w:rsid w:val="000B57F7"/>
    <w:rsid w:val="000C10D4"/>
    <w:rsid w:val="000C2035"/>
    <w:rsid w:val="000C2C3F"/>
    <w:rsid w:val="000C493D"/>
    <w:rsid w:val="000C6579"/>
    <w:rsid w:val="000C7060"/>
    <w:rsid w:val="000C7D41"/>
    <w:rsid w:val="000C7E70"/>
    <w:rsid w:val="000D06C5"/>
    <w:rsid w:val="000D0D44"/>
    <w:rsid w:val="000D154F"/>
    <w:rsid w:val="000D667A"/>
    <w:rsid w:val="000E787B"/>
    <w:rsid w:val="000E7A7D"/>
    <w:rsid w:val="000F1E76"/>
    <w:rsid w:val="000F210E"/>
    <w:rsid w:val="000F7824"/>
    <w:rsid w:val="00101113"/>
    <w:rsid w:val="0010179C"/>
    <w:rsid w:val="00101FF7"/>
    <w:rsid w:val="001021DE"/>
    <w:rsid w:val="00103ED4"/>
    <w:rsid w:val="00104D66"/>
    <w:rsid w:val="0010643A"/>
    <w:rsid w:val="001077E4"/>
    <w:rsid w:val="0011507D"/>
    <w:rsid w:val="00115883"/>
    <w:rsid w:val="001168ED"/>
    <w:rsid w:val="00121150"/>
    <w:rsid w:val="0012121F"/>
    <w:rsid w:val="001265B3"/>
    <w:rsid w:val="001303A8"/>
    <w:rsid w:val="00132385"/>
    <w:rsid w:val="001324D9"/>
    <w:rsid w:val="001334DE"/>
    <w:rsid w:val="0013508D"/>
    <w:rsid w:val="001372A0"/>
    <w:rsid w:val="001378A6"/>
    <w:rsid w:val="001403E6"/>
    <w:rsid w:val="00141518"/>
    <w:rsid w:val="0014211A"/>
    <w:rsid w:val="00142CA4"/>
    <w:rsid w:val="001431A6"/>
    <w:rsid w:val="001463C6"/>
    <w:rsid w:val="00146C66"/>
    <w:rsid w:val="00152542"/>
    <w:rsid w:val="0015434B"/>
    <w:rsid w:val="001631F9"/>
    <w:rsid w:val="001661FD"/>
    <w:rsid w:val="00166A3A"/>
    <w:rsid w:val="00173477"/>
    <w:rsid w:val="001737A1"/>
    <w:rsid w:val="00174491"/>
    <w:rsid w:val="0017678F"/>
    <w:rsid w:val="00176A59"/>
    <w:rsid w:val="00183876"/>
    <w:rsid w:val="00183994"/>
    <w:rsid w:val="00191A7D"/>
    <w:rsid w:val="001958F8"/>
    <w:rsid w:val="001A1B4D"/>
    <w:rsid w:val="001A665D"/>
    <w:rsid w:val="001A6C0B"/>
    <w:rsid w:val="001A73A1"/>
    <w:rsid w:val="001B174B"/>
    <w:rsid w:val="001B798F"/>
    <w:rsid w:val="001C343A"/>
    <w:rsid w:val="001C370E"/>
    <w:rsid w:val="001C4891"/>
    <w:rsid w:val="001C7DD8"/>
    <w:rsid w:val="001D0550"/>
    <w:rsid w:val="001D11AE"/>
    <w:rsid w:val="001D153E"/>
    <w:rsid w:val="001D37B3"/>
    <w:rsid w:val="001D43F8"/>
    <w:rsid w:val="001E18A1"/>
    <w:rsid w:val="001E18B2"/>
    <w:rsid w:val="001E7305"/>
    <w:rsid w:val="001F14A5"/>
    <w:rsid w:val="001F27DD"/>
    <w:rsid w:val="001F3065"/>
    <w:rsid w:val="001F40AF"/>
    <w:rsid w:val="001F612B"/>
    <w:rsid w:val="001F740B"/>
    <w:rsid w:val="001F7544"/>
    <w:rsid w:val="001F7C87"/>
    <w:rsid w:val="00201111"/>
    <w:rsid w:val="0020193F"/>
    <w:rsid w:val="00201AAE"/>
    <w:rsid w:val="002041C1"/>
    <w:rsid w:val="00205A21"/>
    <w:rsid w:val="00215528"/>
    <w:rsid w:val="00222172"/>
    <w:rsid w:val="002273AB"/>
    <w:rsid w:val="00227CD6"/>
    <w:rsid w:val="00231693"/>
    <w:rsid w:val="0023172D"/>
    <w:rsid w:val="00234C04"/>
    <w:rsid w:val="00237328"/>
    <w:rsid w:val="00237C2C"/>
    <w:rsid w:val="002402DC"/>
    <w:rsid w:val="00240CC0"/>
    <w:rsid w:val="0024513F"/>
    <w:rsid w:val="00245467"/>
    <w:rsid w:val="00245BBE"/>
    <w:rsid w:val="002462D2"/>
    <w:rsid w:val="0024637E"/>
    <w:rsid w:val="00246AC0"/>
    <w:rsid w:val="00246EB1"/>
    <w:rsid w:val="00251CC4"/>
    <w:rsid w:val="00251DE2"/>
    <w:rsid w:val="002538ED"/>
    <w:rsid w:val="00257774"/>
    <w:rsid w:val="00264E30"/>
    <w:rsid w:val="00270446"/>
    <w:rsid w:val="00274BB2"/>
    <w:rsid w:val="00277B92"/>
    <w:rsid w:val="0028282F"/>
    <w:rsid w:val="00285561"/>
    <w:rsid w:val="00286278"/>
    <w:rsid w:val="00287C84"/>
    <w:rsid w:val="00296C71"/>
    <w:rsid w:val="002A64E7"/>
    <w:rsid w:val="002B3610"/>
    <w:rsid w:val="002B39F1"/>
    <w:rsid w:val="002B5402"/>
    <w:rsid w:val="002B64ED"/>
    <w:rsid w:val="002B68D7"/>
    <w:rsid w:val="002C41B6"/>
    <w:rsid w:val="002C4FCB"/>
    <w:rsid w:val="002C59FA"/>
    <w:rsid w:val="002C713D"/>
    <w:rsid w:val="002D0662"/>
    <w:rsid w:val="002D0FEC"/>
    <w:rsid w:val="002D5D11"/>
    <w:rsid w:val="002D795F"/>
    <w:rsid w:val="002E0F78"/>
    <w:rsid w:val="002E6B8A"/>
    <w:rsid w:val="002E6F4D"/>
    <w:rsid w:val="002F0B49"/>
    <w:rsid w:val="002F2B3C"/>
    <w:rsid w:val="002F43C3"/>
    <w:rsid w:val="002F56CA"/>
    <w:rsid w:val="002F7516"/>
    <w:rsid w:val="00316E9D"/>
    <w:rsid w:val="00324857"/>
    <w:rsid w:val="00325816"/>
    <w:rsid w:val="0032639A"/>
    <w:rsid w:val="003278F9"/>
    <w:rsid w:val="0033188E"/>
    <w:rsid w:val="00331C51"/>
    <w:rsid w:val="00342E8D"/>
    <w:rsid w:val="00343883"/>
    <w:rsid w:val="0034400C"/>
    <w:rsid w:val="00347529"/>
    <w:rsid w:val="003533ED"/>
    <w:rsid w:val="00355216"/>
    <w:rsid w:val="0035526B"/>
    <w:rsid w:val="00355713"/>
    <w:rsid w:val="003579C7"/>
    <w:rsid w:val="00363EAA"/>
    <w:rsid w:val="00366BD6"/>
    <w:rsid w:val="00371A9F"/>
    <w:rsid w:val="0037382B"/>
    <w:rsid w:val="0038304E"/>
    <w:rsid w:val="00386D8B"/>
    <w:rsid w:val="00387F44"/>
    <w:rsid w:val="00391557"/>
    <w:rsid w:val="00393449"/>
    <w:rsid w:val="003A0171"/>
    <w:rsid w:val="003A11E2"/>
    <w:rsid w:val="003A5AEC"/>
    <w:rsid w:val="003A663E"/>
    <w:rsid w:val="003B2516"/>
    <w:rsid w:val="003B4312"/>
    <w:rsid w:val="003B6733"/>
    <w:rsid w:val="003B7DCA"/>
    <w:rsid w:val="003C1C45"/>
    <w:rsid w:val="003C41D4"/>
    <w:rsid w:val="003C4F28"/>
    <w:rsid w:val="003D129D"/>
    <w:rsid w:val="003D2327"/>
    <w:rsid w:val="003D2F2B"/>
    <w:rsid w:val="003D4227"/>
    <w:rsid w:val="003E0699"/>
    <w:rsid w:val="003E5089"/>
    <w:rsid w:val="003F3255"/>
    <w:rsid w:val="003F496D"/>
    <w:rsid w:val="00404D30"/>
    <w:rsid w:val="00405E9D"/>
    <w:rsid w:val="004122C7"/>
    <w:rsid w:val="00413FCC"/>
    <w:rsid w:val="004175D3"/>
    <w:rsid w:val="00421497"/>
    <w:rsid w:val="00427BB2"/>
    <w:rsid w:val="00427CAE"/>
    <w:rsid w:val="004324F6"/>
    <w:rsid w:val="00432873"/>
    <w:rsid w:val="00434E41"/>
    <w:rsid w:val="00435163"/>
    <w:rsid w:val="00441302"/>
    <w:rsid w:val="0044234C"/>
    <w:rsid w:val="004426B5"/>
    <w:rsid w:val="00444F85"/>
    <w:rsid w:val="0045013F"/>
    <w:rsid w:val="004517C4"/>
    <w:rsid w:val="00452047"/>
    <w:rsid w:val="00454C18"/>
    <w:rsid w:val="00455502"/>
    <w:rsid w:val="004571D5"/>
    <w:rsid w:val="00465933"/>
    <w:rsid w:val="004713D5"/>
    <w:rsid w:val="00476743"/>
    <w:rsid w:val="004770E5"/>
    <w:rsid w:val="00477A04"/>
    <w:rsid w:val="00485D8B"/>
    <w:rsid w:val="00490D9E"/>
    <w:rsid w:val="004925A3"/>
    <w:rsid w:val="004A01AB"/>
    <w:rsid w:val="004A1011"/>
    <w:rsid w:val="004B2A5D"/>
    <w:rsid w:val="004B2CA8"/>
    <w:rsid w:val="004B66D6"/>
    <w:rsid w:val="004B7FA0"/>
    <w:rsid w:val="004D2264"/>
    <w:rsid w:val="004D30B4"/>
    <w:rsid w:val="004D35F7"/>
    <w:rsid w:val="004D4320"/>
    <w:rsid w:val="004E0167"/>
    <w:rsid w:val="004E7D33"/>
    <w:rsid w:val="004F0B6F"/>
    <w:rsid w:val="004F48BC"/>
    <w:rsid w:val="0050249E"/>
    <w:rsid w:val="00505460"/>
    <w:rsid w:val="00507CD0"/>
    <w:rsid w:val="00511DB0"/>
    <w:rsid w:val="0051223E"/>
    <w:rsid w:val="005124B7"/>
    <w:rsid w:val="00517701"/>
    <w:rsid w:val="005200EA"/>
    <w:rsid w:val="00522A2A"/>
    <w:rsid w:val="005306A8"/>
    <w:rsid w:val="005307EF"/>
    <w:rsid w:val="00530F18"/>
    <w:rsid w:val="00532922"/>
    <w:rsid w:val="005376E6"/>
    <w:rsid w:val="0054027B"/>
    <w:rsid w:val="00543748"/>
    <w:rsid w:val="00543965"/>
    <w:rsid w:val="0054547D"/>
    <w:rsid w:val="00545A7E"/>
    <w:rsid w:val="00545B1C"/>
    <w:rsid w:val="00545C9D"/>
    <w:rsid w:val="00553685"/>
    <w:rsid w:val="005539D0"/>
    <w:rsid w:val="005558DE"/>
    <w:rsid w:val="00567C69"/>
    <w:rsid w:val="0057134C"/>
    <w:rsid w:val="005719F2"/>
    <w:rsid w:val="00582ABA"/>
    <w:rsid w:val="005905D8"/>
    <w:rsid w:val="005944D8"/>
    <w:rsid w:val="0059696D"/>
    <w:rsid w:val="00597B93"/>
    <w:rsid w:val="00597CBA"/>
    <w:rsid w:val="00597EC2"/>
    <w:rsid w:val="005A7CC4"/>
    <w:rsid w:val="005B1183"/>
    <w:rsid w:val="005B5988"/>
    <w:rsid w:val="005C79D1"/>
    <w:rsid w:val="005D1C4C"/>
    <w:rsid w:val="005D3C76"/>
    <w:rsid w:val="005D43C3"/>
    <w:rsid w:val="005D6EA2"/>
    <w:rsid w:val="005E1550"/>
    <w:rsid w:val="005E6755"/>
    <w:rsid w:val="005F49DB"/>
    <w:rsid w:val="005F58EB"/>
    <w:rsid w:val="00601306"/>
    <w:rsid w:val="00604970"/>
    <w:rsid w:val="00606B5A"/>
    <w:rsid w:val="006072E5"/>
    <w:rsid w:val="0061050E"/>
    <w:rsid w:val="00611F0B"/>
    <w:rsid w:val="00614977"/>
    <w:rsid w:val="0061687C"/>
    <w:rsid w:val="0062447E"/>
    <w:rsid w:val="00627F92"/>
    <w:rsid w:val="00630CE2"/>
    <w:rsid w:val="00633F12"/>
    <w:rsid w:val="00634FB9"/>
    <w:rsid w:val="00636047"/>
    <w:rsid w:val="0064044E"/>
    <w:rsid w:val="00641901"/>
    <w:rsid w:val="00653367"/>
    <w:rsid w:val="00656040"/>
    <w:rsid w:val="00661A02"/>
    <w:rsid w:val="00661DBA"/>
    <w:rsid w:val="00673892"/>
    <w:rsid w:val="006740BB"/>
    <w:rsid w:val="00677CA2"/>
    <w:rsid w:val="00677CAA"/>
    <w:rsid w:val="00680175"/>
    <w:rsid w:val="006810CE"/>
    <w:rsid w:val="006832A0"/>
    <w:rsid w:val="00686144"/>
    <w:rsid w:val="00686719"/>
    <w:rsid w:val="0069199D"/>
    <w:rsid w:val="00692A0D"/>
    <w:rsid w:val="006930A2"/>
    <w:rsid w:val="006944DB"/>
    <w:rsid w:val="006971DE"/>
    <w:rsid w:val="006A1CC5"/>
    <w:rsid w:val="006A3FEB"/>
    <w:rsid w:val="006A43DE"/>
    <w:rsid w:val="006B2125"/>
    <w:rsid w:val="006B3F97"/>
    <w:rsid w:val="006B5E20"/>
    <w:rsid w:val="006B7B80"/>
    <w:rsid w:val="006C0A13"/>
    <w:rsid w:val="006C478E"/>
    <w:rsid w:val="006D00BB"/>
    <w:rsid w:val="006D0F77"/>
    <w:rsid w:val="006D124D"/>
    <w:rsid w:val="006D1A42"/>
    <w:rsid w:val="006D4A63"/>
    <w:rsid w:val="006D59FE"/>
    <w:rsid w:val="006E0EFA"/>
    <w:rsid w:val="006E76BC"/>
    <w:rsid w:val="006F1A79"/>
    <w:rsid w:val="006F42C3"/>
    <w:rsid w:val="0070144D"/>
    <w:rsid w:val="00707407"/>
    <w:rsid w:val="00714975"/>
    <w:rsid w:val="00715A6F"/>
    <w:rsid w:val="00717392"/>
    <w:rsid w:val="00721F50"/>
    <w:rsid w:val="00725CE8"/>
    <w:rsid w:val="007304C9"/>
    <w:rsid w:val="00730A93"/>
    <w:rsid w:val="00733FAD"/>
    <w:rsid w:val="007354CD"/>
    <w:rsid w:val="00741F7E"/>
    <w:rsid w:val="0074267A"/>
    <w:rsid w:val="007434E1"/>
    <w:rsid w:val="007438F6"/>
    <w:rsid w:val="00743A38"/>
    <w:rsid w:val="00746879"/>
    <w:rsid w:val="00747359"/>
    <w:rsid w:val="007519A3"/>
    <w:rsid w:val="00760096"/>
    <w:rsid w:val="0076139F"/>
    <w:rsid w:val="007619AB"/>
    <w:rsid w:val="00762A41"/>
    <w:rsid w:val="007655F8"/>
    <w:rsid w:val="00766B33"/>
    <w:rsid w:val="00767BAB"/>
    <w:rsid w:val="00771842"/>
    <w:rsid w:val="00775B42"/>
    <w:rsid w:val="00776975"/>
    <w:rsid w:val="00776B98"/>
    <w:rsid w:val="00784319"/>
    <w:rsid w:val="007869E5"/>
    <w:rsid w:val="007908A7"/>
    <w:rsid w:val="00797DE8"/>
    <w:rsid w:val="007A0936"/>
    <w:rsid w:val="007A18A1"/>
    <w:rsid w:val="007A1F20"/>
    <w:rsid w:val="007A276C"/>
    <w:rsid w:val="007A360B"/>
    <w:rsid w:val="007A36D6"/>
    <w:rsid w:val="007A6636"/>
    <w:rsid w:val="007B23E6"/>
    <w:rsid w:val="007B2E92"/>
    <w:rsid w:val="007B5F2B"/>
    <w:rsid w:val="007C1B49"/>
    <w:rsid w:val="007C5610"/>
    <w:rsid w:val="007C5639"/>
    <w:rsid w:val="007C5762"/>
    <w:rsid w:val="007C5791"/>
    <w:rsid w:val="007C5B74"/>
    <w:rsid w:val="007C696E"/>
    <w:rsid w:val="007D5775"/>
    <w:rsid w:val="007E0C46"/>
    <w:rsid w:val="007E1023"/>
    <w:rsid w:val="007E1967"/>
    <w:rsid w:val="007E2744"/>
    <w:rsid w:val="007E379E"/>
    <w:rsid w:val="007E464C"/>
    <w:rsid w:val="007E4806"/>
    <w:rsid w:val="007E5409"/>
    <w:rsid w:val="007F440A"/>
    <w:rsid w:val="007F5D53"/>
    <w:rsid w:val="007F6211"/>
    <w:rsid w:val="007F69D8"/>
    <w:rsid w:val="007F779D"/>
    <w:rsid w:val="007F7D27"/>
    <w:rsid w:val="00800CD9"/>
    <w:rsid w:val="008032CB"/>
    <w:rsid w:val="008065D3"/>
    <w:rsid w:val="00810C46"/>
    <w:rsid w:val="00811AD0"/>
    <w:rsid w:val="00811D5C"/>
    <w:rsid w:val="00814ECE"/>
    <w:rsid w:val="0081560B"/>
    <w:rsid w:val="00817939"/>
    <w:rsid w:val="0082073C"/>
    <w:rsid w:val="008212D8"/>
    <w:rsid w:val="00824146"/>
    <w:rsid w:val="00831A9F"/>
    <w:rsid w:val="00832CAE"/>
    <w:rsid w:val="0083574F"/>
    <w:rsid w:val="00844F7E"/>
    <w:rsid w:val="0085123D"/>
    <w:rsid w:val="008513DE"/>
    <w:rsid w:val="00856A2B"/>
    <w:rsid w:val="008622DB"/>
    <w:rsid w:val="00863C23"/>
    <w:rsid w:val="008673FF"/>
    <w:rsid w:val="00872BD7"/>
    <w:rsid w:val="008771DF"/>
    <w:rsid w:val="00884445"/>
    <w:rsid w:val="00884B9C"/>
    <w:rsid w:val="008859A2"/>
    <w:rsid w:val="00886764"/>
    <w:rsid w:val="00890B61"/>
    <w:rsid w:val="00893022"/>
    <w:rsid w:val="00895C62"/>
    <w:rsid w:val="008976FE"/>
    <w:rsid w:val="008A15D2"/>
    <w:rsid w:val="008A30B3"/>
    <w:rsid w:val="008A5F80"/>
    <w:rsid w:val="008B284B"/>
    <w:rsid w:val="008B5984"/>
    <w:rsid w:val="008B7E23"/>
    <w:rsid w:val="008C050E"/>
    <w:rsid w:val="008C0819"/>
    <w:rsid w:val="008C1242"/>
    <w:rsid w:val="008C3049"/>
    <w:rsid w:val="008C30C2"/>
    <w:rsid w:val="008C47EA"/>
    <w:rsid w:val="008C7F09"/>
    <w:rsid w:val="008D06AE"/>
    <w:rsid w:val="008D2003"/>
    <w:rsid w:val="008D21F6"/>
    <w:rsid w:val="008E0C8B"/>
    <w:rsid w:val="008E0E28"/>
    <w:rsid w:val="008E6BD8"/>
    <w:rsid w:val="008E6BF5"/>
    <w:rsid w:val="008E7106"/>
    <w:rsid w:val="008E7363"/>
    <w:rsid w:val="008E776B"/>
    <w:rsid w:val="008E7C63"/>
    <w:rsid w:val="008F4DC5"/>
    <w:rsid w:val="008F5C59"/>
    <w:rsid w:val="008F73F6"/>
    <w:rsid w:val="00900B2A"/>
    <w:rsid w:val="00906085"/>
    <w:rsid w:val="00923F1B"/>
    <w:rsid w:val="009268A5"/>
    <w:rsid w:val="009271D2"/>
    <w:rsid w:val="00927734"/>
    <w:rsid w:val="00934C93"/>
    <w:rsid w:val="00941862"/>
    <w:rsid w:val="009552E5"/>
    <w:rsid w:val="0095560F"/>
    <w:rsid w:val="00961F87"/>
    <w:rsid w:val="0096413C"/>
    <w:rsid w:val="00971EB8"/>
    <w:rsid w:val="0098042F"/>
    <w:rsid w:val="009812CD"/>
    <w:rsid w:val="00982B0A"/>
    <w:rsid w:val="00986DFD"/>
    <w:rsid w:val="009943DB"/>
    <w:rsid w:val="00994E36"/>
    <w:rsid w:val="009A0663"/>
    <w:rsid w:val="009A0B16"/>
    <w:rsid w:val="009A2D76"/>
    <w:rsid w:val="009A306A"/>
    <w:rsid w:val="009A5870"/>
    <w:rsid w:val="009A591C"/>
    <w:rsid w:val="009A5C28"/>
    <w:rsid w:val="009B5519"/>
    <w:rsid w:val="009B5D17"/>
    <w:rsid w:val="009C1674"/>
    <w:rsid w:val="009C2D16"/>
    <w:rsid w:val="009D1C70"/>
    <w:rsid w:val="009D2D54"/>
    <w:rsid w:val="009D5C7D"/>
    <w:rsid w:val="009E18AB"/>
    <w:rsid w:val="009E3BC4"/>
    <w:rsid w:val="009E4F60"/>
    <w:rsid w:val="009E75C3"/>
    <w:rsid w:val="009F11F4"/>
    <w:rsid w:val="009F5B74"/>
    <w:rsid w:val="009F7AD9"/>
    <w:rsid w:val="009F7F60"/>
    <w:rsid w:val="00A00A3B"/>
    <w:rsid w:val="00A03051"/>
    <w:rsid w:val="00A06736"/>
    <w:rsid w:val="00A105A0"/>
    <w:rsid w:val="00A22FE6"/>
    <w:rsid w:val="00A24B64"/>
    <w:rsid w:val="00A37EFC"/>
    <w:rsid w:val="00A45A6A"/>
    <w:rsid w:val="00A468B8"/>
    <w:rsid w:val="00A46AB0"/>
    <w:rsid w:val="00A46D71"/>
    <w:rsid w:val="00A52463"/>
    <w:rsid w:val="00A56E21"/>
    <w:rsid w:val="00A60E2E"/>
    <w:rsid w:val="00A62042"/>
    <w:rsid w:val="00A638A3"/>
    <w:rsid w:val="00A659F3"/>
    <w:rsid w:val="00A6651E"/>
    <w:rsid w:val="00A72660"/>
    <w:rsid w:val="00A72742"/>
    <w:rsid w:val="00A7594C"/>
    <w:rsid w:val="00A8525C"/>
    <w:rsid w:val="00A90DA4"/>
    <w:rsid w:val="00A9460E"/>
    <w:rsid w:val="00A972AE"/>
    <w:rsid w:val="00AA1D79"/>
    <w:rsid w:val="00AA43AA"/>
    <w:rsid w:val="00AB2F14"/>
    <w:rsid w:val="00AB5868"/>
    <w:rsid w:val="00AC58CC"/>
    <w:rsid w:val="00AC789D"/>
    <w:rsid w:val="00AD25B4"/>
    <w:rsid w:val="00AD3832"/>
    <w:rsid w:val="00AD3AE5"/>
    <w:rsid w:val="00AD6EBD"/>
    <w:rsid w:val="00AD70F5"/>
    <w:rsid w:val="00AE621A"/>
    <w:rsid w:val="00AF1882"/>
    <w:rsid w:val="00AF280A"/>
    <w:rsid w:val="00AF3855"/>
    <w:rsid w:val="00AF4565"/>
    <w:rsid w:val="00AF6591"/>
    <w:rsid w:val="00AF6CE7"/>
    <w:rsid w:val="00AF78D2"/>
    <w:rsid w:val="00B02E7F"/>
    <w:rsid w:val="00B05258"/>
    <w:rsid w:val="00B07201"/>
    <w:rsid w:val="00B12598"/>
    <w:rsid w:val="00B12AEA"/>
    <w:rsid w:val="00B139B9"/>
    <w:rsid w:val="00B155FD"/>
    <w:rsid w:val="00B164A7"/>
    <w:rsid w:val="00B17D86"/>
    <w:rsid w:val="00B20BCF"/>
    <w:rsid w:val="00B220B3"/>
    <w:rsid w:val="00B226AF"/>
    <w:rsid w:val="00B24F4B"/>
    <w:rsid w:val="00B32009"/>
    <w:rsid w:val="00B34470"/>
    <w:rsid w:val="00B34975"/>
    <w:rsid w:val="00B50BF7"/>
    <w:rsid w:val="00B5171A"/>
    <w:rsid w:val="00B552C2"/>
    <w:rsid w:val="00B570F3"/>
    <w:rsid w:val="00B61C12"/>
    <w:rsid w:val="00B65112"/>
    <w:rsid w:val="00B669DA"/>
    <w:rsid w:val="00B67264"/>
    <w:rsid w:val="00B710CE"/>
    <w:rsid w:val="00B72191"/>
    <w:rsid w:val="00B75294"/>
    <w:rsid w:val="00B761C1"/>
    <w:rsid w:val="00B767C9"/>
    <w:rsid w:val="00B80B5B"/>
    <w:rsid w:val="00B831A7"/>
    <w:rsid w:val="00B834B5"/>
    <w:rsid w:val="00B84E0F"/>
    <w:rsid w:val="00B857A3"/>
    <w:rsid w:val="00B9247F"/>
    <w:rsid w:val="00B9327A"/>
    <w:rsid w:val="00B95AA4"/>
    <w:rsid w:val="00B96220"/>
    <w:rsid w:val="00BA012B"/>
    <w:rsid w:val="00BA144C"/>
    <w:rsid w:val="00BA3944"/>
    <w:rsid w:val="00BB00CD"/>
    <w:rsid w:val="00BB22D4"/>
    <w:rsid w:val="00BB2E89"/>
    <w:rsid w:val="00BB45B3"/>
    <w:rsid w:val="00BB6284"/>
    <w:rsid w:val="00BB6EE1"/>
    <w:rsid w:val="00BB720E"/>
    <w:rsid w:val="00BB7B9D"/>
    <w:rsid w:val="00BB7E7B"/>
    <w:rsid w:val="00BC1E28"/>
    <w:rsid w:val="00BC2040"/>
    <w:rsid w:val="00BC33CE"/>
    <w:rsid w:val="00BD0074"/>
    <w:rsid w:val="00BD0BB4"/>
    <w:rsid w:val="00BD34AF"/>
    <w:rsid w:val="00BD6F20"/>
    <w:rsid w:val="00BE1C6F"/>
    <w:rsid w:val="00BE2A61"/>
    <w:rsid w:val="00BE38AE"/>
    <w:rsid w:val="00BE514B"/>
    <w:rsid w:val="00BE75E6"/>
    <w:rsid w:val="00BF0168"/>
    <w:rsid w:val="00BF04D1"/>
    <w:rsid w:val="00BF2A04"/>
    <w:rsid w:val="00C02FE2"/>
    <w:rsid w:val="00C0444A"/>
    <w:rsid w:val="00C05182"/>
    <w:rsid w:val="00C06C35"/>
    <w:rsid w:val="00C07EE2"/>
    <w:rsid w:val="00C11771"/>
    <w:rsid w:val="00C15EAA"/>
    <w:rsid w:val="00C17633"/>
    <w:rsid w:val="00C233B7"/>
    <w:rsid w:val="00C24C0D"/>
    <w:rsid w:val="00C25EF0"/>
    <w:rsid w:val="00C26DFD"/>
    <w:rsid w:val="00C27461"/>
    <w:rsid w:val="00C370F6"/>
    <w:rsid w:val="00C37265"/>
    <w:rsid w:val="00C375CB"/>
    <w:rsid w:val="00C43CF9"/>
    <w:rsid w:val="00C442E7"/>
    <w:rsid w:val="00C45277"/>
    <w:rsid w:val="00C45405"/>
    <w:rsid w:val="00C47264"/>
    <w:rsid w:val="00C47924"/>
    <w:rsid w:val="00C51EDC"/>
    <w:rsid w:val="00C53990"/>
    <w:rsid w:val="00C5487B"/>
    <w:rsid w:val="00C55F7C"/>
    <w:rsid w:val="00C57175"/>
    <w:rsid w:val="00C608A4"/>
    <w:rsid w:val="00C60B3C"/>
    <w:rsid w:val="00C631B9"/>
    <w:rsid w:val="00C632FE"/>
    <w:rsid w:val="00C636F8"/>
    <w:rsid w:val="00C70194"/>
    <w:rsid w:val="00C74FDC"/>
    <w:rsid w:val="00C7545E"/>
    <w:rsid w:val="00C76765"/>
    <w:rsid w:val="00C77A32"/>
    <w:rsid w:val="00C8292E"/>
    <w:rsid w:val="00C854F3"/>
    <w:rsid w:val="00C86B85"/>
    <w:rsid w:val="00C93732"/>
    <w:rsid w:val="00CA10AB"/>
    <w:rsid w:val="00CA1374"/>
    <w:rsid w:val="00CA3494"/>
    <w:rsid w:val="00CA582E"/>
    <w:rsid w:val="00CA76DA"/>
    <w:rsid w:val="00CB0527"/>
    <w:rsid w:val="00CB1DC3"/>
    <w:rsid w:val="00CB5375"/>
    <w:rsid w:val="00CC2C0D"/>
    <w:rsid w:val="00CC3143"/>
    <w:rsid w:val="00CD0410"/>
    <w:rsid w:val="00CD7838"/>
    <w:rsid w:val="00CE0EE3"/>
    <w:rsid w:val="00CE2480"/>
    <w:rsid w:val="00CE34B2"/>
    <w:rsid w:val="00CE4B16"/>
    <w:rsid w:val="00CE7201"/>
    <w:rsid w:val="00CF0D89"/>
    <w:rsid w:val="00CF1827"/>
    <w:rsid w:val="00CF51F2"/>
    <w:rsid w:val="00CF71BF"/>
    <w:rsid w:val="00D004D0"/>
    <w:rsid w:val="00D0127A"/>
    <w:rsid w:val="00D012E8"/>
    <w:rsid w:val="00D01740"/>
    <w:rsid w:val="00D03D39"/>
    <w:rsid w:val="00D057FB"/>
    <w:rsid w:val="00D0674A"/>
    <w:rsid w:val="00D10B9F"/>
    <w:rsid w:val="00D116C1"/>
    <w:rsid w:val="00D12DE2"/>
    <w:rsid w:val="00D14B7D"/>
    <w:rsid w:val="00D16E59"/>
    <w:rsid w:val="00D200DA"/>
    <w:rsid w:val="00D2469D"/>
    <w:rsid w:val="00D267CD"/>
    <w:rsid w:val="00D30710"/>
    <w:rsid w:val="00D36729"/>
    <w:rsid w:val="00D42848"/>
    <w:rsid w:val="00D46F50"/>
    <w:rsid w:val="00D528B8"/>
    <w:rsid w:val="00D53809"/>
    <w:rsid w:val="00D575B5"/>
    <w:rsid w:val="00D57BA6"/>
    <w:rsid w:val="00D57EA0"/>
    <w:rsid w:val="00D624C5"/>
    <w:rsid w:val="00D62FF6"/>
    <w:rsid w:val="00D64B47"/>
    <w:rsid w:val="00D70ECF"/>
    <w:rsid w:val="00D73810"/>
    <w:rsid w:val="00D76965"/>
    <w:rsid w:val="00D8059A"/>
    <w:rsid w:val="00D81DB1"/>
    <w:rsid w:val="00D85EB5"/>
    <w:rsid w:val="00D8767D"/>
    <w:rsid w:val="00D87F7D"/>
    <w:rsid w:val="00D91D6F"/>
    <w:rsid w:val="00D922CB"/>
    <w:rsid w:val="00D927D4"/>
    <w:rsid w:val="00D93D85"/>
    <w:rsid w:val="00DA1AD3"/>
    <w:rsid w:val="00DA1E98"/>
    <w:rsid w:val="00DA218A"/>
    <w:rsid w:val="00DA2A4F"/>
    <w:rsid w:val="00DA4134"/>
    <w:rsid w:val="00DA5E0E"/>
    <w:rsid w:val="00DA613B"/>
    <w:rsid w:val="00DB16F9"/>
    <w:rsid w:val="00DB2322"/>
    <w:rsid w:val="00DB2472"/>
    <w:rsid w:val="00DB28D4"/>
    <w:rsid w:val="00DB2ECD"/>
    <w:rsid w:val="00DB2FE0"/>
    <w:rsid w:val="00DB39AD"/>
    <w:rsid w:val="00DB4A20"/>
    <w:rsid w:val="00DB67A2"/>
    <w:rsid w:val="00DC0963"/>
    <w:rsid w:val="00DC2D87"/>
    <w:rsid w:val="00DC2F13"/>
    <w:rsid w:val="00DC56D0"/>
    <w:rsid w:val="00DD09DE"/>
    <w:rsid w:val="00DD189C"/>
    <w:rsid w:val="00DD225C"/>
    <w:rsid w:val="00DD46AF"/>
    <w:rsid w:val="00DD5C81"/>
    <w:rsid w:val="00DE460B"/>
    <w:rsid w:val="00DE590C"/>
    <w:rsid w:val="00DE6BCA"/>
    <w:rsid w:val="00DE6E86"/>
    <w:rsid w:val="00DF0A07"/>
    <w:rsid w:val="00DF1E32"/>
    <w:rsid w:val="00DF612C"/>
    <w:rsid w:val="00DF7937"/>
    <w:rsid w:val="00E045CB"/>
    <w:rsid w:val="00E059C2"/>
    <w:rsid w:val="00E10DCE"/>
    <w:rsid w:val="00E16CE0"/>
    <w:rsid w:val="00E17381"/>
    <w:rsid w:val="00E17B89"/>
    <w:rsid w:val="00E228A9"/>
    <w:rsid w:val="00E26380"/>
    <w:rsid w:val="00E272EC"/>
    <w:rsid w:val="00E31798"/>
    <w:rsid w:val="00E44721"/>
    <w:rsid w:val="00E461F4"/>
    <w:rsid w:val="00E502D1"/>
    <w:rsid w:val="00E51BFE"/>
    <w:rsid w:val="00E51F31"/>
    <w:rsid w:val="00E54121"/>
    <w:rsid w:val="00E64090"/>
    <w:rsid w:val="00E65E32"/>
    <w:rsid w:val="00E67887"/>
    <w:rsid w:val="00E70C50"/>
    <w:rsid w:val="00E714D6"/>
    <w:rsid w:val="00E7323A"/>
    <w:rsid w:val="00E735BF"/>
    <w:rsid w:val="00E7613E"/>
    <w:rsid w:val="00E84C74"/>
    <w:rsid w:val="00E85DFB"/>
    <w:rsid w:val="00E90172"/>
    <w:rsid w:val="00E90B5A"/>
    <w:rsid w:val="00E91CF5"/>
    <w:rsid w:val="00E93C0E"/>
    <w:rsid w:val="00E95D2A"/>
    <w:rsid w:val="00E96E64"/>
    <w:rsid w:val="00E9772E"/>
    <w:rsid w:val="00EA37F7"/>
    <w:rsid w:val="00EA5018"/>
    <w:rsid w:val="00EB1F15"/>
    <w:rsid w:val="00EB7794"/>
    <w:rsid w:val="00EC5B22"/>
    <w:rsid w:val="00EC5B4C"/>
    <w:rsid w:val="00ED7198"/>
    <w:rsid w:val="00EE1746"/>
    <w:rsid w:val="00EE4E8B"/>
    <w:rsid w:val="00EE6195"/>
    <w:rsid w:val="00EF0658"/>
    <w:rsid w:val="00EF0980"/>
    <w:rsid w:val="00EF4944"/>
    <w:rsid w:val="00F0002E"/>
    <w:rsid w:val="00F0352D"/>
    <w:rsid w:val="00F040B1"/>
    <w:rsid w:val="00F0477B"/>
    <w:rsid w:val="00F05347"/>
    <w:rsid w:val="00F05E68"/>
    <w:rsid w:val="00F07368"/>
    <w:rsid w:val="00F074A8"/>
    <w:rsid w:val="00F12855"/>
    <w:rsid w:val="00F13BEE"/>
    <w:rsid w:val="00F17955"/>
    <w:rsid w:val="00F234D6"/>
    <w:rsid w:val="00F26068"/>
    <w:rsid w:val="00F26317"/>
    <w:rsid w:val="00F31842"/>
    <w:rsid w:val="00F31C4A"/>
    <w:rsid w:val="00F33316"/>
    <w:rsid w:val="00F3401F"/>
    <w:rsid w:val="00F364C1"/>
    <w:rsid w:val="00F36651"/>
    <w:rsid w:val="00F41849"/>
    <w:rsid w:val="00F4496E"/>
    <w:rsid w:val="00F471C5"/>
    <w:rsid w:val="00F51A26"/>
    <w:rsid w:val="00F5361B"/>
    <w:rsid w:val="00F557DE"/>
    <w:rsid w:val="00F57D2B"/>
    <w:rsid w:val="00F60220"/>
    <w:rsid w:val="00F60CB8"/>
    <w:rsid w:val="00F615A1"/>
    <w:rsid w:val="00F64338"/>
    <w:rsid w:val="00F708E2"/>
    <w:rsid w:val="00F76776"/>
    <w:rsid w:val="00F8168D"/>
    <w:rsid w:val="00F82584"/>
    <w:rsid w:val="00F835FB"/>
    <w:rsid w:val="00F90324"/>
    <w:rsid w:val="00F90612"/>
    <w:rsid w:val="00F92E4B"/>
    <w:rsid w:val="00FA1850"/>
    <w:rsid w:val="00FA1F75"/>
    <w:rsid w:val="00FA3CAD"/>
    <w:rsid w:val="00FA7039"/>
    <w:rsid w:val="00FA7B6B"/>
    <w:rsid w:val="00FB0946"/>
    <w:rsid w:val="00FB10A4"/>
    <w:rsid w:val="00FB2CF8"/>
    <w:rsid w:val="00FC16B6"/>
    <w:rsid w:val="00FC2DB7"/>
    <w:rsid w:val="00FD1979"/>
    <w:rsid w:val="00FD1EB6"/>
    <w:rsid w:val="00FD2ED0"/>
    <w:rsid w:val="00FD705F"/>
    <w:rsid w:val="00FD7287"/>
    <w:rsid w:val="00FE1359"/>
    <w:rsid w:val="00FE26F7"/>
    <w:rsid w:val="00FE3AC7"/>
    <w:rsid w:val="00FF23F0"/>
    <w:rsid w:val="00FF4490"/>
    <w:rsid w:val="00FF7E7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1978F4"/>
  <w15:chartTrackingRefBased/>
  <w15:docId w15:val="{4A7ADD7C-24BA-4906-B1C6-02FD7FA8D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Poppins"/>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976FE"/>
    <w:pPr>
      <w:spacing w:after="0" w:line="276" w:lineRule="auto"/>
      <w:jc w:val="both"/>
    </w:pPr>
    <w:rPr>
      <w:rFonts w:eastAsia="Times New Roman" w:cs="Times New Roman"/>
      <w:szCs w:val="24"/>
      <w:lang w:val="en-GB" w:eastAsia="en-GB"/>
    </w:rPr>
  </w:style>
  <w:style w:type="paragraph" w:styleId="berschrift1">
    <w:name w:val="heading 1"/>
    <w:basedOn w:val="Standard"/>
    <w:next w:val="Standard"/>
    <w:link w:val="berschrift1Zchn"/>
    <w:uiPriority w:val="9"/>
    <w:qFormat/>
    <w:rsid w:val="009943DB"/>
    <w:pPr>
      <w:keepNext/>
      <w:keepLines/>
      <w:numPr>
        <w:numId w:val="1"/>
      </w:numPr>
      <w:spacing w:before="240" w:after="240"/>
      <w:jc w:val="left"/>
      <w:outlineLvl w:val="0"/>
    </w:pPr>
    <w:rPr>
      <w:rFonts w:eastAsiaTheme="majorEastAsia"/>
      <w:b/>
      <w:bCs/>
      <w:caps/>
      <w:lang w:val="en-US"/>
    </w:rPr>
  </w:style>
  <w:style w:type="paragraph" w:styleId="berschrift2">
    <w:name w:val="heading 2"/>
    <w:basedOn w:val="Standard"/>
    <w:next w:val="Standard"/>
    <w:link w:val="berschrift2Zchn"/>
    <w:uiPriority w:val="9"/>
    <w:unhideWhenUsed/>
    <w:qFormat/>
    <w:rsid w:val="009943DB"/>
    <w:pPr>
      <w:keepNext/>
      <w:keepLines/>
      <w:numPr>
        <w:ilvl w:val="1"/>
        <w:numId w:val="1"/>
      </w:numPr>
      <w:spacing w:before="40"/>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9943DB"/>
    <w:pPr>
      <w:keepNext/>
      <w:keepLines/>
      <w:numPr>
        <w:ilvl w:val="2"/>
        <w:numId w:val="1"/>
      </w:numPr>
      <w:spacing w:before="40"/>
      <w:outlineLvl w:val="2"/>
    </w:pPr>
    <w:rPr>
      <w:rFonts w:eastAsiaTheme="majorEastAsia" w:cstheme="majorBidi"/>
      <w:i/>
      <w:color w:val="000000" w:themeColor="text1"/>
    </w:rPr>
  </w:style>
  <w:style w:type="paragraph" w:styleId="berschrift4">
    <w:name w:val="heading 4"/>
    <w:basedOn w:val="Standard"/>
    <w:next w:val="Standard"/>
    <w:link w:val="berschrift4Zchn"/>
    <w:uiPriority w:val="9"/>
    <w:semiHidden/>
    <w:unhideWhenUsed/>
    <w:qFormat/>
    <w:rsid w:val="009943DB"/>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9943D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9943D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943D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943D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943D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B00CD"/>
    <w:pPr>
      <w:ind w:left="720"/>
      <w:contextualSpacing/>
    </w:pPr>
    <w:rPr>
      <w:sz w:val="18"/>
      <w:lang w:val="en-IE"/>
    </w:rPr>
  </w:style>
  <w:style w:type="table" w:styleId="Tabellenraster">
    <w:name w:val="Table Grid"/>
    <w:basedOn w:val="NormaleTabelle"/>
    <w:uiPriority w:val="39"/>
    <w:rsid w:val="00B50BF7"/>
    <w:pPr>
      <w:spacing w:after="0" w:line="240" w:lineRule="auto"/>
    </w:pPr>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9943DB"/>
    <w:rPr>
      <w:rFonts w:eastAsiaTheme="majorEastAsia" w:cs="Times New Roman"/>
      <w:b/>
      <w:bCs/>
      <w:caps/>
      <w:sz w:val="24"/>
      <w:szCs w:val="24"/>
      <w:lang w:val="en-US" w:eastAsia="en-GB"/>
    </w:rPr>
  </w:style>
  <w:style w:type="paragraph" w:styleId="Inhaltsverzeichnisberschrift">
    <w:name w:val="TOC Heading"/>
    <w:basedOn w:val="berschrift1"/>
    <w:next w:val="Standard"/>
    <w:uiPriority w:val="39"/>
    <w:unhideWhenUsed/>
    <w:qFormat/>
    <w:rsid w:val="00DF612C"/>
    <w:pPr>
      <w:spacing w:after="0"/>
      <w:outlineLvl w:val="9"/>
    </w:pPr>
    <w:rPr>
      <w:sz w:val="18"/>
    </w:rPr>
  </w:style>
  <w:style w:type="paragraph" w:styleId="Verzeichnis1">
    <w:name w:val="toc 1"/>
    <w:basedOn w:val="Standard"/>
    <w:next w:val="Standard"/>
    <w:autoRedefine/>
    <w:uiPriority w:val="39"/>
    <w:unhideWhenUsed/>
    <w:rsid w:val="00DF612C"/>
    <w:pPr>
      <w:tabs>
        <w:tab w:val="left" w:pos="440"/>
        <w:tab w:val="right" w:leader="dot" w:pos="9062"/>
      </w:tabs>
      <w:spacing w:after="100"/>
    </w:pPr>
  </w:style>
  <w:style w:type="character" w:styleId="Hyperlink">
    <w:name w:val="Hyperlink"/>
    <w:basedOn w:val="Absatz-Standardschriftart"/>
    <w:uiPriority w:val="99"/>
    <w:unhideWhenUsed/>
    <w:rsid w:val="00DF612C"/>
    <w:rPr>
      <w:color w:val="0563C1" w:themeColor="hyperlink"/>
      <w:u w:val="single"/>
    </w:rPr>
  </w:style>
  <w:style w:type="character" w:customStyle="1" w:styleId="berschrift2Zchn">
    <w:name w:val="Überschrift 2 Zchn"/>
    <w:basedOn w:val="Absatz-Standardschriftart"/>
    <w:link w:val="berschrift2"/>
    <w:uiPriority w:val="9"/>
    <w:rsid w:val="009943DB"/>
    <w:rPr>
      <w:rFonts w:eastAsiaTheme="majorEastAsia" w:cstheme="majorBidi"/>
      <w:b/>
      <w:sz w:val="24"/>
      <w:szCs w:val="26"/>
      <w:lang w:val="en-GB" w:eastAsia="en-GB"/>
    </w:rPr>
  </w:style>
  <w:style w:type="paragraph" w:customStyle="1" w:styleId="Default">
    <w:name w:val="Default"/>
    <w:rsid w:val="00B669DA"/>
    <w:pPr>
      <w:autoSpaceDE w:val="0"/>
      <w:autoSpaceDN w:val="0"/>
      <w:adjustRightInd w:val="0"/>
      <w:spacing w:after="0" w:line="240" w:lineRule="auto"/>
    </w:pPr>
    <w:rPr>
      <w:rFonts w:ascii="Symbol" w:hAnsi="Symbol" w:cs="Symbol"/>
      <w:color w:val="000000"/>
      <w:sz w:val="24"/>
      <w:szCs w:val="24"/>
    </w:rPr>
  </w:style>
  <w:style w:type="paragraph" w:styleId="Kopfzeile">
    <w:name w:val="header"/>
    <w:basedOn w:val="Standard"/>
    <w:link w:val="KopfzeileZchn"/>
    <w:uiPriority w:val="99"/>
    <w:unhideWhenUsed/>
    <w:rsid w:val="00D46F50"/>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D46F50"/>
  </w:style>
  <w:style w:type="paragraph" w:styleId="Fuzeile">
    <w:name w:val="footer"/>
    <w:basedOn w:val="Standard"/>
    <w:link w:val="FuzeileZchn"/>
    <w:uiPriority w:val="99"/>
    <w:unhideWhenUsed/>
    <w:rsid w:val="00D46F5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46F50"/>
  </w:style>
  <w:style w:type="paragraph" w:styleId="Funotentext">
    <w:name w:val="footnote text"/>
    <w:basedOn w:val="Standard"/>
    <w:link w:val="FunotentextZchn"/>
    <w:uiPriority w:val="99"/>
    <w:semiHidden/>
    <w:unhideWhenUsed/>
    <w:rsid w:val="00D46F50"/>
    <w:pPr>
      <w:spacing w:line="240" w:lineRule="auto"/>
    </w:pPr>
    <w:rPr>
      <w:sz w:val="20"/>
      <w:szCs w:val="20"/>
    </w:rPr>
  </w:style>
  <w:style w:type="character" w:customStyle="1" w:styleId="FunotentextZchn">
    <w:name w:val="Fußnotentext Zchn"/>
    <w:basedOn w:val="Absatz-Standardschriftart"/>
    <w:link w:val="Funotentext"/>
    <w:uiPriority w:val="99"/>
    <w:semiHidden/>
    <w:rsid w:val="00D46F50"/>
    <w:rPr>
      <w:sz w:val="20"/>
      <w:szCs w:val="20"/>
    </w:rPr>
  </w:style>
  <w:style w:type="character" w:styleId="Funotenzeichen">
    <w:name w:val="footnote reference"/>
    <w:basedOn w:val="Absatz-Standardschriftart"/>
    <w:uiPriority w:val="99"/>
    <w:semiHidden/>
    <w:unhideWhenUsed/>
    <w:rsid w:val="00D46F50"/>
    <w:rPr>
      <w:vertAlign w:val="superscript"/>
    </w:rPr>
  </w:style>
  <w:style w:type="paragraph" w:styleId="Sprechblasentext">
    <w:name w:val="Balloon Text"/>
    <w:basedOn w:val="Standard"/>
    <w:link w:val="SprechblasentextZchn"/>
    <w:uiPriority w:val="99"/>
    <w:semiHidden/>
    <w:unhideWhenUsed/>
    <w:rsid w:val="00FE26F7"/>
    <w:pPr>
      <w:spacing w:line="240" w:lineRule="auto"/>
    </w:pPr>
    <w:rPr>
      <w:sz w:val="18"/>
      <w:szCs w:val="18"/>
    </w:rPr>
  </w:style>
  <w:style w:type="character" w:customStyle="1" w:styleId="SprechblasentextZchn">
    <w:name w:val="Sprechblasentext Zchn"/>
    <w:basedOn w:val="Absatz-Standardschriftart"/>
    <w:link w:val="Sprechblasentext"/>
    <w:uiPriority w:val="99"/>
    <w:semiHidden/>
    <w:rsid w:val="00FE26F7"/>
    <w:rPr>
      <w:rFonts w:ascii="Times New Roman" w:hAnsi="Times New Roman" w:cs="Times New Roman"/>
      <w:sz w:val="18"/>
      <w:szCs w:val="18"/>
    </w:rPr>
  </w:style>
  <w:style w:type="character" w:styleId="Kommentarzeichen">
    <w:name w:val="annotation reference"/>
    <w:basedOn w:val="Absatz-Standardschriftart"/>
    <w:uiPriority w:val="99"/>
    <w:semiHidden/>
    <w:unhideWhenUsed/>
    <w:rsid w:val="00257774"/>
    <w:rPr>
      <w:sz w:val="16"/>
      <w:szCs w:val="16"/>
    </w:rPr>
  </w:style>
  <w:style w:type="paragraph" w:styleId="Kommentartext">
    <w:name w:val="annotation text"/>
    <w:basedOn w:val="Standard"/>
    <w:link w:val="KommentartextZchn"/>
    <w:uiPriority w:val="99"/>
    <w:unhideWhenUsed/>
    <w:rsid w:val="00257774"/>
    <w:pPr>
      <w:spacing w:line="240" w:lineRule="auto"/>
    </w:pPr>
    <w:rPr>
      <w:sz w:val="20"/>
      <w:szCs w:val="20"/>
    </w:rPr>
  </w:style>
  <w:style w:type="character" w:customStyle="1" w:styleId="KommentartextZchn">
    <w:name w:val="Kommentartext Zchn"/>
    <w:basedOn w:val="Absatz-Standardschriftart"/>
    <w:link w:val="Kommentartext"/>
    <w:uiPriority w:val="99"/>
    <w:rsid w:val="00257774"/>
    <w:rPr>
      <w:sz w:val="20"/>
      <w:szCs w:val="20"/>
    </w:rPr>
  </w:style>
  <w:style w:type="paragraph" w:styleId="Kommentarthema">
    <w:name w:val="annotation subject"/>
    <w:basedOn w:val="Kommentartext"/>
    <w:next w:val="Kommentartext"/>
    <w:link w:val="KommentarthemaZchn"/>
    <w:uiPriority w:val="99"/>
    <w:semiHidden/>
    <w:unhideWhenUsed/>
    <w:rsid w:val="00257774"/>
    <w:rPr>
      <w:b/>
      <w:bCs/>
    </w:rPr>
  </w:style>
  <w:style w:type="character" w:customStyle="1" w:styleId="KommentarthemaZchn">
    <w:name w:val="Kommentarthema Zchn"/>
    <w:basedOn w:val="KommentartextZchn"/>
    <w:link w:val="Kommentarthema"/>
    <w:uiPriority w:val="99"/>
    <w:semiHidden/>
    <w:rsid w:val="00257774"/>
    <w:rPr>
      <w:b/>
      <w:bCs/>
      <w:sz w:val="20"/>
      <w:szCs w:val="20"/>
    </w:rPr>
  </w:style>
  <w:style w:type="paragraph" w:customStyle="1" w:styleId="EndNoteBibliographyTitle">
    <w:name w:val="EndNote Bibliography Title"/>
    <w:basedOn w:val="Standard"/>
    <w:link w:val="EndNoteBibliographyTitleChar"/>
    <w:rsid w:val="00BE514B"/>
    <w:pPr>
      <w:jc w:val="center"/>
    </w:pPr>
    <w:rPr>
      <w:lang w:val="en-US"/>
    </w:rPr>
  </w:style>
  <w:style w:type="character" w:customStyle="1" w:styleId="EndNoteBibliographyTitleChar">
    <w:name w:val="EndNote Bibliography Title Char"/>
    <w:basedOn w:val="Absatz-Standardschriftart"/>
    <w:link w:val="EndNoteBibliographyTitle"/>
    <w:rsid w:val="00BE514B"/>
    <w:rPr>
      <w:rFonts w:eastAsia="Times New Roman" w:cs="Times New Roman"/>
      <w:szCs w:val="24"/>
      <w:lang w:val="en-US" w:eastAsia="en-GB"/>
    </w:rPr>
  </w:style>
  <w:style w:type="paragraph" w:customStyle="1" w:styleId="EndNoteBibliography">
    <w:name w:val="EndNote Bibliography"/>
    <w:basedOn w:val="Standard"/>
    <w:link w:val="EndNoteBibliographyChar"/>
    <w:rsid w:val="00BE514B"/>
    <w:pPr>
      <w:spacing w:after="120" w:line="240" w:lineRule="atLeast"/>
    </w:pPr>
    <w:rPr>
      <w:lang w:val="en-US"/>
    </w:rPr>
  </w:style>
  <w:style w:type="character" w:customStyle="1" w:styleId="EndNoteBibliographyChar">
    <w:name w:val="EndNote Bibliography Char"/>
    <w:basedOn w:val="Absatz-Standardschriftart"/>
    <w:link w:val="EndNoteBibliography"/>
    <w:rsid w:val="00BE514B"/>
    <w:rPr>
      <w:rFonts w:eastAsia="Times New Roman" w:cs="Times New Roman"/>
      <w:szCs w:val="24"/>
      <w:lang w:val="en-US" w:eastAsia="en-GB"/>
    </w:rPr>
  </w:style>
  <w:style w:type="character" w:customStyle="1" w:styleId="markedcontent">
    <w:name w:val="markedcontent"/>
    <w:basedOn w:val="Absatz-Standardschriftart"/>
    <w:rsid w:val="001403E6"/>
  </w:style>
  <w:style w:type="character" w:customStyle="1" w:styleId="highlight">
    <w:name w:val="highlight"/>
    <w:basedOn w:val="Absatz-Standardschriftart"/>
    <w:rsid w:val="001403E6"/>
  </w:style>
  <w:style w:type="paragraph" w:styleId="StandardWeb">
    <w:name w:val="Normal (Web)"/>
    <w:basedOn w:val="Standard"/>
    <w:uiPriority w:val="99"/>
    <w:unhideWhenUsed/>
    <w:rsid w:val="00BC1E28"/>
    <w:pPr>
      <w:spacing w:before="100" w:beforeAutospacing="1" w:after="100" w:afterAutospacing="1" w:line="240" w:lineRule="auto"/>
      <w:jc w:val="left"/>
    </w:pPr>
    <w:rPr>
      <w:lang w:eastAsia="de-DE"/>
    </w:rPr>
  </w:style>
  <w:style w:type="paragraph" w:styleId="berarbeitung">
    <w:name w:val="Revision"/>
    <w:hidden/>
    <w:uiPriority w:val="99"/>
    <w:semiHidden/>
    <w:rsid w:val="0004048E"/>
    <w:pPr>
      <w:spacing w:after="0" w:line="240" w:lineRule="auto"/>
    </w:pPr>
    <w:rPr>
      <w:lang w:val="en-GB"/>
    </w:rPr>
  </w:style>
  <w:style w:type="character" w:customStyle="1" w:styleId="berschrift3Zchn">
    <w:name w:val="Überschrift 3 Zchn"/>
    <w:basedOn w:val="Absatz-Standardschriftart"/>
    <w:link w:val="berschrift3"/>
    <w:uiPriority w:val="9"/>
    <w:rsid w:val="009943DB"/>
    <w:rPr>
      <w:rFonts w:eastAsiaTheme="majorEastAsia" w:cstheme="majorBidi"/>
      <w:i/>
      <w:color w:val="000000" w:themeColor="text1"/>
      <w:sz w:val="24"/>
      <w:szCs w:val="24"/>
      <w:lang w:val="en-GB" w:eastAsia="en-GB"/>
    </w:rPr>
  </w:style>
  <w:style w:type="numbering" w:customStyle="1" w:styleId="CurrentList1">
    <w:name w:val="Current List1"/>
    <w:uiPriority w:val="99"/>
    <w:rsid w:val="00AF6CE7"/>
    <w:pPr>
      <w:numPr>
        <w:numId w:val="2"/>
      </w:numPr>
    </w:pPr>
  </w:style>
  <w:style w:type="paragraph" w:styleId="NurText">
    <w:name w:val="Plain Text"/>
    <w:basedOn w:val="Standard"/>
    <w:link w:val="NurTextZchn"/>
    <w:uiPriority w:val="99"/>
    <w:semiHidden/>
    <w:unhideWhenUsed/>
    <w:rsid w:val="009C1674"/>
    <w:pPr>
      <w:spacing w:line="240" w:lineRule="auto"/>
      <w:jc w:val="left"/>
    </w:pPr>
    <w:rPr>
      <w:rFonts w:ascii="Poppins" w:hAnsi="Poppins"/>
      <w:sz w:val="18"/>
      <w:szCs w:val="18"/>
    </w:rPr>
  </w:style>
  <w:style w:type="numbering" w:customStyle="1" w:styleId="CurrentList2">
    <w:name w:val="Current List2"/>
    <w:uiPriority w:val="99"/>
    <w:rsid w:val="00AF6CE7"/>
    <w:pPr>
      <w:numPr>
        <w:numId w:val="3"/>
      </w:numPr>
    </w:pPr>
  </w:style>
  <w:style w:type="numbering" w:customStyle="1" w:styleId="CurrentList3">
    <w:name w:val="Current List3"/>
    <w:uiPriority w:val="99"/>
    <w:rsid w:val="009943DB"/>
    <w:pPr>
      <w:numPr>
        <w:numId w:val="4"/>
      </w:numPr>
    </w:pPr>
  </w:style>
  <w:style w:type="character" w:customStyle="1" w:styleId="berschrift4Zchn">
    <w:name w:val="Überschrift 4 Zchn"/>
    <w:basedOn w:val="Absatz-Standardschriftart"/>
    <w:link w:val="berschrift4"/>
    <w:uiPriority w:val="9"/>
    <w:semiHidden/>
    <w:rsid w:val="009943DB"/>
    <w:rPr>
      <w:rFonts w:asciiTheme="majorHAnsi" w:eastAsiaTheme="majorEastAsia" w:hAnsiTheme="majorHAnsi" w:cstheme="majorBidi"/>
      <w:i/>
      <w:iCs/>
      <w:color w:val="2E74B5" w:themeColor="accent1" w:themeShade="BF"/>
      <w:sz w:val="24"/>
      <w:szCs w:val="24"/>
      <w:lang w:val="en-GB" w:eastAsia="en-GB"/>
    </w:rPr>
  </w:style>
  <w:style w:type="character" w:customStyle="1" w:styleId="berschrift5Zchn">
    <w:name w:val="Überschrift 5 Zchn"/>
    <w:basedOn w:val="Absatz-Standardschriftart"/>
    <w:link w:val="berschrift5"/>
    <w:uiPriority w:val="9"/>
    <w:semiHidden/>
    <w:rsid w:val="009943DB"/>
    <w:rPr>
      <w:rFonts w:asciiTheme="majorHAnsi" w:eastAsiaTheme="majorEastAsia" w:hAnsiTheme="majorHAnsi" w:cstheme="majorBidi"/>
      <w:color w:val="2E74B5" w:themeColor="accent1" w:themeShade="BF"/>
      <w:sz w:val="24"/>
      <w:szCs w:val="24"/>
      <w:lang w:val="en-GB" w:eastAsia="en-GB"/>
    </w:rPr>
  </w:style>
  <w:style w:type="character" w:customStyle="1" w:styleId="berschrift6Zchn">
    <w:name w:val="Überschrift 6 Zchn"/>
    <w:basedOn w:val="Absatz-Standardschriftart"/>
    <w:link w:val="berschrift6"/>
    <w:uiPriority w:val="9"/>
    <w:semiHidden/>
    <w:rsid w:val="009943DB"/>
    <w:rPr>
      <w:rFonts w:asciiTheme="majorHAnsi" w:eastAsiaTheme="majorEastAsia" w:hAnsiTheme="majorHAnsi" w:cstheme="majorBidi"/>
      <w:color w:val="1F4D78" w:themeColor="accent1" w:themeShade="7F"/>
      <w:sz w:val="24"/>
      <w:szCs w:val="24"/>
      <w:lang w:val="en-GB" w:eastAsia="en-GB"/>
    </w:rPr>
  </w:style>
  <w:style w:type="character" w:customStyle="1" w:styleId="berschrift7Zchn">
    <w:name w:val="Überschrift 7 Zchn"/>
    <w:basedOn w:val="Absatz-Standardschriftart"/>
    <w:link w:val="berschrift7"/>
    <w:uiPriority w:val="9"/>
    <w:semiHidden/>
    <w:rsid w:val="009943DB"/>
    <w:rPr>
      <w:rFonts w:asciiTheme="majorHAnsi" w:eastAsiaTheme="majorEastAsia" w:hAnsiTheme="majorHAnsi" w:cstheme="majorBidi"/>
      <w:i/>
      <w:iCs/>
      <w:color w:val="1F4D78" w:themeColor="accent1" w:themeShade="7F"/>
      <w:sz w:val="24"/>
      <w:szCs w:val="24"/>
      <w:lang w:val="en-GB" w:eastAsia="en-GB"/>
    </w:rPr>
  </w:style>
  <w:style w:type="character" w:customStyle="1" w:styleId="berschrift8Zchn">
    <w:name w:val="Überschrift 8 Zchn"/>
    <w:basedOn w:val="Absatz-Standardschriftart"/>
    <w:link w:val="berschrift8"/>
    <w:uiPriority w:val="9"/>
    <w:semiHidden/>
    <w:rsid w:val="009943DB"/>
    <w:rPr>
      <w:rFonts w:asciiTheme="majorHAnsi" w:eastAsiaTheme="majorEastAsia" w:hAnsiTheme="majorHAnsi" w:cstheme="majorBidi"/>
      <w:color w:val="272727" w:themeColor="text1" w:themeTint="D8"/>
      <w:sz w:val="21"/>
      <w:szCs w:val="21"/>
      <w:lang w:val="en-GB" w:eastAsia="en-GB"/>
    </w:rPr>
  </w:style>
  <w:style w:type="character" w:customStyle="1" w:styleId="berschrift9Zchn">
    <w:name w:val="Überschrift 9 Zchn"/>
    <w:basedOn w:val="Absatz-Standardschriftart"/>
    <w:link w:val="berschrift9"/>
    <w:uiPriority w:val="9"/>
    <w:semiHidden/>
    <w:rsid w:val="009943DB"/>
    <w:rPr>
      <w:rFonts w:asciiTheme="majorHAnsi" w:eastAsiaTheme="majorEastAsia" w:hAnsiTheme="majorHAnsi" w:cstheme="majorBidi"/>
      <w:i/>
      <w:iCs/>
      <w:color w:val="272727" w:themeColor="text1" w:themeTint="D8"/>
      <w:sz w:val="21"/>
      <w:szCs w:val="21"/>
      <w:lang w:val="en-GB" w:eastAsia="en-GB"/>
    </w:rPr>
  </w:style>
  <w:style w:type="character" w:customStyle="1" w:styleId="NurTextZchn">
    <w:name w:val="Nur Text Zchn"/>
    <w:basedOn w:val="Absatz-Standardschriftart"/>
    <w:link w:val="NurText"/>
    <w:uiPriority w:val="99"/>
    <w:semiHidden/>
    <w:rsid w:val="009C1674"/>
    <w:rPr>
      <w:rFonts w:cs="Poppins"/>
      <w:sz w:val="18"/>
      <w:szCs w:val="18"/>
      <w:lang w:val="en-GB"/>
    </w:rPr>
  </w:style>
  <w:style w:type="character" w:styleId="Zeilennummer">
    <w:name w:val="line number"/>
    <w:basedOn w:val="Absatz-Standardschriftart"/>
    <w:uiPriority w:val="99"/>
    <w:semiHidden/>
    <w:unhideWhenUsed/>
    <w:rsid w:val="00746879"/>
  </w:style>
  <w:style w:type="character" w:customStyle="1" w:styleId="UnresolvedMention1">
    <w:name w:val="Unresolved Mention1"/>
    <w:basedOn w:val="Absatz-Standardschriftart"/>
    <w:uiPriority w:val="99"/>
    <w:semiHidden/>
    <w:unhideWhenUsed/>
    <w:rsid w:val="007F69D8"/>
    <w:rPr>
      <w:color w:val="605E5C"/>
      <w:shd w:val="clear" w:color="auto" w:fill="E1DFDD"/>
    </w:rPr>
  </w:style>
  <w:style w:type="character" w:customStyle="1" w:styleId="UnresolvedMention2">
    <w:name w:val="Unresolved Mention2"/>
    <w:basedOn w:val="Absatz-Standardschriftart"/>
    <w:uiPriority w:val="99"/>
    <w:semiHidden/>
    <w:unhideWhenUsed/>
    <w:rsid w:val="00435163"/>
    <w:rPr>
      <w:color w:val="605E5C"/>
      <w:shd w:val="clear" w:color="auto" w:fill="E1DFDD"/>
    </w:rPr>
  </w:style>
  <w:style w:type="character" w:customStyle="1" w:styleId="UnresolvedMention3">
    <w:name w:val="Unresolved Mention3"/>
    <w:basedOn w:val="Absatz-Standardschriftart"/>
    <w:uiPriority w:val="99"/>
    <w:semiHidden/>
    <w:unhideWhenUsed/>
    <w:rsid w:val="00715A6F"/>
    <w:rPr>
      <w:color w:val="605E5C"/>
      <w:shd w:val="clear" w:color="auto" w:fill="E1DFDD"/>
    </w:rPr>
  </w:style>
  <w:style w:type="character" w:customStyle="1" w:styleId="UnresolvedMention">
    <w:name w:val="Unresolved Mention"/>
    <w:basedOn w:val="Absatz-Standardschriftart"/>
    <w:uiPriority w:val="99"/>
    <w:semiHidden/>
    <w:unhideWhenUsed/>
    <w:rsid w:val="00C51E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64904">
      <w:bodyDiv w:val="1"/>
      <w:marLeft w:val="0"/>
      <w:marRight w:val="0"/>
      <w:marTop w:val="0"/>
      <w:marBottom w:val="0"/>
      <w:divBdr>
        <w:top w:val="none" w:sz="0" w:space="0" w:color="auto"/>
        <w:left w:val="none" w:sz="0" w:space="0" w:color="auto"/>
        <w:bottom w:val="none" w:sz="0" w:space="0" w:color="auto"/>
        <w:right w:val="none" w:sz="0" w:space="0" w:color="auto"/>
      </w:divBdr>
    </w:div>
    <w:div w:id="315841097">
      <w:bodyDiv w:val="1"/>
      <w:marLeft w:val="0"/>
      <w:marRight w:val="0"/>
      <w:marTop w:val="0"/>
      <w:marBottom w:val="0"/>
      <w:divBdr>
        <w:top w:val="none" w:sz="0" w:space="0" w:color="auto"/>
        <w:left w:val="none" w:sz="0" w:space="0" w:color="auto"/>
        <w:bottom w:val="none" w:sz="0" w:space="0" w:color="auto"/>
        <w:right w:val="none" w:sz="0" w:space="0" w:color="auto"/>
      </w:divBdr>
      <w:divsChild>
        <w:div w:id="791091622">
          <w:marLeft w:val="547"/>
          <w:marRight w:val="0"/>
          <w:marTop w:val="0"/>
          <w:marBottom w:val="0"/>
          <w:divBdr>
            <w:top w:val="none" w:sz="0" w:space="0" w:color="auto"/>
            <w:left w:val="none" w:sz="0" w:space="0" w:color="auto"/>
            <w:bottom w:val="none" w:sz="0" w:space="0" w:color="auto"/>
            <w:right w:val="none" w:sz="0" w:space="0" w:color="auto"/>
          </w:divBdr>
        </w:div>
        <w:div w:id="1235510146">
          <w:marLeft w:val="547"/>
          <w:marRight w:val="0"/>
          <w:marTop w:val="384"/>
          <w:marBottom w:val="0"/>
          <w:divBdr>
            <w:top w:val="none" w:sz="0" w:space="0" w:color="auto"/>
            <w:left w:val="none" w:sz="0" w:space="0" w:color="auto"/>
            <w:bottom w:val="none" w:sz="0" w:space="0" w:color="auto"/>
            <w:right w:val="none" w:sz="0" w:space="0" w:color="auto"/>
          </w:divBdr>
        </w:div>
      </w:divsChild>
    </w:div>
    <w:div w:id="333802873">
      <w:bodyDiv w:val="1"/>
      <w:marLeft w:val="0"/>
      <w:marRight w:val="0"/>
      <w:marTop w:val="0"/>
      <w:marBottom w:val="0"/>
      <w:divBdr>
        <w:top w:val="none" w:sz="0" w:space="0" w:color="auto"/>
        <w:left w:val="none" w:sz="0" w:space="0" w:color="auto"/>
        <w:bottom w:val="none" w:sz="0" w:space="0" w:color="auto"/>
        <w:right w:val="none" w:sz="0" w:space="0" w:color="auto"/>
      </w:divBdr>
    </w:div>
    <w:div w:id="356542433">
      <w:bodyDiv w:val="1"/>
      <w:marLeft w:val="0"/>
      <w:marRight w:val="0"/>
      <w:marTop w:val="0"/>
      <w:marBottom w:val="0"/>
      <w:divBdr>
        <w:top w:val="none" w:sz="0" w:space="0" w:color="auto"/>
        <w:left w:val="none" w:sz="0" w:space="0" w:color="auto"/>
        <w:bottom w:val="none" w:sz="0" w:space="0" w:color="auto"/>
        <w:right w:val="none" w:sz="0" w:space="0" w:color="auto"/>
      </w:divBdr>
    </w:div>
    <w:div w:id="975256561">
      <w:bodyDiv w:val="1"/>
      <w:marLeft w:val="0"/>
      <w:marRight w:val="0"/>
      <w:marTop w:val="0"/>
      <w:marBottom w:val="0"/>
      <w:divBdr>
        <w:top w:val="none" w:sz="0" w:space="0" w:color="auto"/>
        <w:left w:val="none" w:sz="0" w:space="0" w:color="auto"/>
        <w:bottom w:val="none" w:sz="0" w:space="0" w:color="auto"/>
        <w:right w:val="none" w:sz="0" w:space="0" w:color="auto"/>
      </w:divBdr>
    </w:div>
    <w:div w:id="1013265036">
      <w:bodyDiv w:val="1"/>
      <w:marLeft w:val="0"/>
      <w:marRight w:val="0"/>
      <w:marTop w:val="0"/>
      <w:marBottom w:val="0"/>
      <w:divBdr>
        <w:top w:val="none" w:sz="0" w:space="0" w:color="auto"/>
        <w:left w:val="none" w:sz="0" w:space="0" w:color="auto"/>
        <w:bottom w:val="none" w:sz="0" w:space="0" w:color="auto"/>
        <w:right w:val="none" w:sz="0" w:space="0" w:color="auto"/>
      </w:divBdr>
    </w:div>
    <w:div w:id="1033505070">
      <w:bodyDiv w:val="1"/>
      <w:marLeft w:val="0"/>
      <w:marRight w:val="0"/>
      <w:marTop w:val="0"/>
      <w:marBottom w:val="0"/>
      <w:divBdr>
        <w:top w:val="none" w:sz="0" w:space="0" w:color="auto"/>
        <w:left w:val="none" w:sz="0" w:space="0" w:color="auto"/>
        <w:bottom w:val="none" w:sz="0" w:space="0" w:color="auto"/>
        <w:right w:val="none" w:sz="0" w:space="0" w:color="auto"/>
      </w:divBdr>
    </w:div>
    <w:div w:id="2018657691">
      <w:bodyDiv w:val="1"/>
      <w:marLeft w:val="0"/>
      <w:marRight w:val="0"/>
      <w:marTop w:val="0"/>
      <w:marBottom w:val="0"/>
      <w:divBdr>
        <w:top w:val="none" w:sz="0" w:space="0" w:color="auto"/>
        <w:left w:val="none" w:sz="0" w:space="0" w:color="auto"/>
        <w:bottom w:val="none" w:sz="0" w:space="0" w:color="auto"/>
        <w:right w:val="none" w:sz="0" w:space="0" w:color="auto"/>
      </w:divBdr>
    </w:div>
    <w:div w:id="2026788879">
      <w:bodyDiv w:val="1"/>
      <w:marLeft w:val="0"/>
      <w:marRight w:val="0"/>
      <w:marTop w:val="0"/>
      <w:marBottom w:val="0"/>
      <w:divBdr>
        <w:top w:val="none" w:sz="0" w:space="0" w:color="auto"/>
        <w:left w:val="none" w:sz="0" w:space="0" w:color="auto"/>
        <w:bottom w:val="none" w:sz="0" w:space="0" w:color="auto"/>
        <w:right w:val="none" w:sz="0" w:space="0" w:color="auto"/>
      </w:divBdr>
    </w:div>
    <w:div w:id="2123527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16/S0166-4972(01)00097-9"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A343A66-6C3A-4D01-A892-3E63931B5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657</Words>
  <Characters>20845</Characters>
  <Application>Microsoft Office Word</Application>
  <DocSecurity>0</DocSecurity>
  <Lines>173</Lines>
  <Paragraphs>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ZG</Company>
  <LinksUpToDate>false</LinksUpToDate>
  <CharactersWithSpaces>24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e,  Marcus</dc:creator>
  <cp:keywords/>
  <dc:description/>
  <cp:lastModifiedBy>Lange,  Marcus</cp:lastModifiedBy>
  <cp:revision>8</cp:revision>
  <cp:lastPrinted>2022-09-14T13:06:00Z</cp:lastPrinted>
  <dcterms:created xsi:type="dcterms:W3CDTF">2023-02-01T15:09:00Z</dcterms:created>
  <dcterms:modified xsi:type="dcterms:W3CDTF">2023-03-14T16:09:00Z</dcterms:modified>
</cp:coreProperties>
</file>